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062BD0" w14:textId="152C744F" w:rsidR="00C076C9" w:rsidRPr="00C076C9" w:rsidRDefault="00DA4DB7" w:rsidP="00C076C9">
      <w:pPr>
        <w:pStyle w:val="BodyText"/>
        <w:spacing w:before="6"/>
        <w:ind w:firstLine="567"/>
        <w:jc w:val="center"/>
        <w:rPr>
          <w:b/>
        </w:rPr>
      </w:pPr>
      <w:r>
        <w:rPr>
          <w:b/>
        </w:rPr>
        <w:t xml:space="preserve"> </w:t>
      </w:r>
      <w:r w:rsidR="00C076C9" w:rsidRPr="00C076C9">
        <w:rPr>
          <w:b/>
        </w:rPr>
        <w:t xml:space="preserve">Panduan Manajemen </w:t>
      </w:r>
      <w:proofErr w:type="gramStart"/>
      <w:r w:rsidR="00C076C9" w:rsidRPr="00C076C9">
        <w:rPr>
          <w:b/>
        </w:rPr>
        <w:t>Stress  Dalam</w:t>
      </w:r>
      <w:proofErr w:type="gramEnd"/>
      <w:r w:rsidR="00C076C9" w:rsidRPr="00C076C9">
        <w:rPr>
          <w:b/>
        </w:rPr>
        <w:t xml:space="preserve"> Menurunkan Stress Perawat </w:t>
      </w:r>
    </w:p>
    <w:p w14:paraId="4DCBCE83" w14:textId="77777777" w:rsidR="00C076C9" w:rsidRPr="00C076C9" w:rsidRDefault="00C076C9" w:rsidP="00C076C9">
      <w:pPr>
        <w:pStyle w:val="BodyText"/>
        <w:spacing w:before="6"/>
        <w:ind w:firstLine="567"/>
        <w:jc w:val="center"/>
        <w:rPr>
          <w:b/>
        </w:rPr>
      </w:pPr>
      <w:r w:rsidRPr="00C076C9">
        <w:rPr>
          <w:b/>
        </w:rPr>
        <w:t>Unit Gawat Darurat Di RS X</w:t>
      </w:r>
    </w:p>
    <w:p w14:paraId="1917FC82" w14:textId="77777777" w:rsidR="007639F5" w:rsidRDefault="007639F5" w:rsidP="00EE56A7">
      <w:pPr>
        <w:pStyle w:val="NoSpacing"/>
        <w:jc w:val="center"/>
        <w:rPr>
          <w:rFonts w:ascii="Times New Roman" w:eastAsia="Calibri" w:hAnsi="Times New Roman" w:cs="Times New Roman"/>
          <w:b/>
          <w:sz w:val="24"/>
          <w:szCs w:val="24"/>
        </w:rPr>
      </w:pPr>
    </w:p>
    <w:p w14:paraId="33C0E004" w14:textId="77777777" w:rsidR="00C076C9" w:rsidRPr="00C076C9" w:rsidRDefault="00C076C9" w:rsidP="00C076C9">
      <w:pPr>
        <w:pStyle w:val="BodyText"/>
        <w:spacing w:before="193"/>
        <w:ind w:left="672" w:right="674"/>
        <w:jc w:val="center"/>
        <w:rPr>
          <w:b/>
          <w:sz w:val="22"/>
          <w:szCs w:val="22"/>
          <w:vertAlign w:val="superscript"/>
        </w:rPr>
      </w:pPr>
      <w:r w:rsidRPr="00C076C9">
        <w:rPr>
          <w:b/>
          <w:sz w:val="22"/>
          <w:szCs w:val="22"/>
        </w:rPr>
        <w:t>Ade Herawati</w:t>
      </w:r>
      <w:r w:rsidRPr="00C076C9">
        <w:rPr>
          <w:b/>
          <w:sz w:val="22"/>
          <w:szCs w:val="22"/>
          <w:vertAlign w:val="superscript"/>
        </w:rPr>
        <w:t>1</w:t>
      </w:r>
      <w:r w:rsidRPr="00C076C9">
        <w:rPr>
          <w:b/>
          <w:sz w:val="22"/>
          <w:szCs w:val="22"/>
        </w:rPr>
        <w:t>, Tuti Afriani</w:t>
      </w:r>
      <w:r w:rsidRPr="00C076C9">
        <w:rPr>
          <w:b/>
          <w:sz w:val="22"/>
          <w:szCs w:val="22"/>
          <w:vertAlign w:val="superscript"/>
        </w:rPr>
        <w:t>2*</w:t>
      </w:r>
      <w:r w:rsidRPr="00C076C9">
        <w:rPr>
          <w:b/>
          <w:sz w:val="22"/>
          <w:szCs w:val="22"/>
        </w:rPr>
        <w:t>, Aat Yatnikasari</w:t>
      </w:r>
      <w:r w:rsidRPr="00C076C9">
        <w:rPr>
          <w:b/>
          <w:sz w:val="22"/>
          <w:szCs w:val="22"/>
          <w:vertAlign w:val="superscript"/>
        </w:rPr>
        <w:t xml:space="preserve">1, </w:t>
      </w:r>
      <w:r w:rsidRPr="00C076C9">
        <w:rPr>
          <w:b/>
          <w:sz w:val="22"/>
          <w:szCs w:val="22"/>
        </w:rPr>
        <w:t>Sarvita Dewi</w:t>
      </w:r>
      <w:r w:rsidRPr="00C076C9">
        <w:rPr>
          <w:b/>
          <w:sz w:val="22"/>
          <w:szCs w:val="22"/>
          <w:vertAlign w:val="superscript"/>
        </w:rPr>
        <w:t>4</w:t>
      </w:r>
    </w:p>
    <w:p w14:paraId="2D4D6B50" w14:textId="77777777" w:rsidR="00C076C9" w:rsidRPr="00C076C9" w:rsidRDefault="00C076C9" w:rsidP="00C076C9">
      <w:pPr>
        <w:pStyle w:val="BodyText"/>
        <w:ind w:left="936" w:right="941"/>
        <w:jc w:val="center"/>
        <w:rPr>
          <w:sz w:val="22"/>
          <w:szCs w:val="22"/>
        </w:rPr>
      </w:pPr>
      <w:r w:rsidRPr="00C076C9">
        <w:rPr>
          <w:sz w:val="22"/>
          <w:szCs w:val="22"/>
          <w:vertAlign w:val="superscript"/>
        </w:rPr>
        <w:t>1</w:t>
      </w:r>
      <w:r w:rsidRPr="00C076C9">
        <w:rPr>
          <w:sz w:val="22"/>
          <w:szCs w:val="22"/>
        </w:rPr>
        <w:t xml:space="preserve">Magister Keperawatan, Universitas Indonesia, Depok, Jawa Barat, Indonesia </w:t>
      </w:r>
    </w:p>
    <w:p w14:paraId="3524D628" w14:textId="77777777" w:rsidR="00C076C9" w:rsidRPr="00C076C9" w:rsidRDefault="00C076C9" w:rsidP="00C076C9">
      <w:pPr>
        <w:pStyle w:val="BodyText"/>
        <w:ind w:left="936" w:right="941"/>
        <w:jc w:val="center"/>
        <w:rPr>
          <w:sz w:val="22"/>
          <w:szCs w:val="22"/>
        </w:rPr>
      </w:pPr>
      <w:r w:rsidRPr="00C076C9">
        <w:rPr>
          <w:sz w:val="22"/>
          <w:szCs w:val="22"/>
          <w:vertAlign w:val="superscript"/>
        </w:rPr>
        <w:t>2</w:t>
      </w:r>
      <w:r w:rsidRPr="00C076C9">
        <w:rPr>
          <w:sz w:val="22"/>
          <w:szCs w:val="22"/>
        </w:rPr>
        <w:t>Fakultas Ilmu Keperawatan, Universitas Indonesia, Depok, Jawa Barat</w:t>
      </w:r>
      <w:proofErr w:type="gramStart"/>
      <w:r w:rsidRPr="00C076C9">
        <w:rPr>
          <w:sz w:val="22"/>
          <w:szCs w:val="22"/>
        </w:rPr>
        <w:t>,Indonesia</w:t>
      </w:r>
      <w:proofErr w:type="gramEnd"/>
      <w:r w:rsidRPr="00C076C9">
        <w:rPr>
          <w:sz w:val="22"/>
          <w:szCs w:val="22"/>
        </w:rPr>
        <w:t xml:space="preserve"> </w:t>
      </w:r>
    </w:p>
    <w:p w14:paraId="61389A0A" w14:textId="77777777" w:rsidR="00C076C9" w:rsidRPr="00C076C9" w:rsidRDefault="00C076C9" w:rsidP="00C076C9">
      <w:pPr>
        <w:pStyle w:val="BodyText"/>
        <w:ind w:left="936" w:right="941"/>
        <w:jc w:val="center"/>
        <w:rPr>
          <w:sz w:val="22"/>
          <w:szCs w:val="22"/>
        </w:rPr>
      </w:pPr>
      <w:r w:rsidRPr="00C076C9">
        <w:rPr>
          <w:sz w:val="22"/>
          <w:szCs w:val="22"/>
          <w:vertAlign w:val="superscript"/>
        </w:rPr>
        <w:t>3’4</w:t>
      </w:r>
      <w:r w:rsidRPr="00C076C9">
        <w:rPr>
          <w:sz w:val="22"/>
          <w:szCs w:val="22"/>
        </w:rPr>
        <w:t xml:space="preserve"> Rumah Sakit Anak dan Bunda Harapan Kita, Jakarta, Indonesia</w:t>
      </w:r>
    </w:p>
    <w:p w14:paraId="537A65D9" w14:textId="77777777" w:rsidR="00C076C9" w:rsidRPr="00C076C9" w:rsidRDefault="00C076C9" w:rsidP="00C076C9">
      <w:pPr>
        <w:tabs>
          <w:tab w:val="left" w:pos="1584"/>
        </w:tabs>
        <w:spacing w:before="232"/>
        <w:ind w:left="2705" w:right="472" w:hanging="1482"/>
        <w:jc w:val="center"/>
        <w:rPr>
          <w:rFonts w:ascii="Times New Roman" w:hAnsi="Times New Roman" w:cs="Times New Roman"/>
        </w:rPr>
      </w:pPr>
      <w:r w:rsidRPr="00C076C9">
        <w:rPr>
          <w:rFonts w:ascii="Times New Roman" w:hAnsi="Times New Roman" w:cs="Times New Roman"/>
        </w:rPr>
        <w:t>*Corresponding e</w:t>
      </w:r>
      <w:hyperlink r:id="rId9">
        <w:r w:rsidRPr="00C076C9">
          <w:rPr>
            <w:rFonts w:ascii="Times New Roman" w:hAnsi="Times New Roman" w:cs="Times New Roman"/>
          </w:rPr>
          <w:t>mail: adeherawatiiii@gmail</w:t>
        </w:r>
      </w:hyperlink>
      <w:r w:rsidRPr="00C076C9">
        <w:rPr>
          <w:rFonts w:ascii="Times New Roman" w:hAnsi="Times New Roman" w:cs="Times New Roman"/>
        </w:rPr>
        <w:t>.com</w:t>
      </w:r>
    </w:p>
    <w:p w14:paraId="483EC0D9" w14:textId="77777777" w:rsidR="000A4E3F" w:rsidRPr="00C076C9" w:rsidRDefault="000A4E3F" w:rsidP="00EE56A7">
      <w:pPr>
        <w:pStyle w:val="NoSpacing"/>
        <w:jc w:val="center"/>
        <w:rPr>
          <w:rFonts w:ascii="Times New Roman" w:eastAsia="Calibri" w:hAnsi="Times New Roman" w:cs="Times New Roman"/>
          <w:b/>
        </w:rPr>
      </w:pPr>
    </w:p>
    <w:p w14:paraId="41DFD94D" w14:textId="77777777" w:rsidR="000A4E3F" w:rsidRPr="00CF5B5A" w:rsidRDefault="000A4E3F" w:rsidP="00EE56A7">
      <w:pPr>
        <w:tabs>
          <w:tab w:val="left" w:pos="360"/>
          <w:tab w:val="left" w:pos="540"/>
          <w:tab w:val="left" w:pos="720"/>
        </w:tabs>
        <w:spacing w:after="0" w:line="240" w:lineRule="auto"/>
        <w:jc w:val="center"/>
        <w:rPr>
          <w:rFonts w:ascii="Times New Roman" w:eastAsia="Calibri" w:hAnsi="Times New Roman" w:cs="Times New Roman"/>
          <w:noProof/>
          <w:color w:val="0070C0"/>
          <w:u w:val="single"/>
        </w:rPr>
      </w:pPr>
    </w:p>
    <w:p w14:paraId="43A023D5" w14:textId="77777777" w:rsidR="000A4E3F" w:rsidRPr="00CF5B5A" w:rsidRDefault="000A4E3F" w:rsidP="00EE56A7">
      <w:pPr>
        <w:tabs>
          <w:tab w:val="left" w:pos="360"/>
          <w:tab w:val="left" w:pos="540"/>
          <w:tab w:val="left" w:pos="720"/>
        </w:tabs>
        <w:spacing w:after="0" w:line="240" w:lineRule="auto"/>
        <w:jc w:val="center"/>
        <w:rPr>
          <w:rFonts w:ascii="Times New Roman" w:eastAsia="Calibri" w:hAnsi="Times New Roman" w:cs="Times New Roman"/>
          <w:noProof/>
          <w:lang w:val="id-ID"/>
        </w:rPr>
      </w:pPr>
    </w:p>
    <w:p w14:paraId="718B7971" w14:textId="77777777" w:rsidR="000A4E3F" w:rsidRPr="00CF5B5A" w:rsidRDefault="000A4E3F" w:rsidP="00EE56A7">
      <w:pPr>
        <w:spacing w:after="0" w:line="240" w:lineRule="auto"/>
        <w:ind w:right="-1"/>
        <w:jc w:val="both"/>
        <w:rPr>
          <w:rFonts w:ascii="Times New Roman" w:hAnsi="Times New Roman" w:cs="Times New Roman"/>
          <w:b/>
        </w:rPr>
      </w:pPr>
    </w:p>
    <w:p w14:paraId="6EC4EA31" w14:textId="77777777" w:rsidR="00CF23B1" w:rsidRPr="00E46596" w:rsidRDefault="00CF23B1" w:rsidP="00CF23B1">
      <w:pPr>
        <w:spacing w:after="0" w:line="240" w:lineRule="auto"/>
        <w:ind w:left="560"/>
        <w:rPr>
          <w:rFonts w:ascii="Times New Roman" w:hAnsi="Times New Roman" w:cs="Times New Roman"/>
          <w:b/>
          <w:sz w:val="20"/>
          <w:szCs w:val="20"/>
          <w:shd w:val="clear" w:color="auto" w:fill="A9A9A9"/>
        </w:rPr>
      </w:pPr>
      <w:r w:rsidRPr="003470BA">
        <w:rPr>
          <w:b/>
          <w:sz w:val="20"/>
          <w:szCs w:val="20"/>
          <w:shd w:val="clear" w:color="auto" w:fill="A9A9A9"/>
        </w:rPr>
        <w:t>ABSTRAK</w:t>
      </w:r>
    </w:p>
    <w:p w14:paraId="135958BB" w14:textId="77777777" w:rsidR="00CF23B1" w:rsidRPr="003470BA" w:rsidRDefault="00CF23B1" w:rsidP="00CF23B1">
      <w:pPr>
        <w:spacing w:after="0" w:line="240" w:lineRule="auto"/>
        <w:ind w:left="560"/>
        <w:rPr>
          <w:b/>
          <w:sz w:val="20"/>
          <w:szCs w:val="20"/>
          <w:shd w:val="clear" w:color="auto" w:fill="A9A9A9"/>
        </w:rPr>
      </w:pPr>
    </w:p>
    <w:p w14:paraId="65ADCC3B" w14:textId="77777777" w:rsidR="00CF23B1" w:rsidRPr="003470BA" w:rsidRDefault="00CF23B1" w:rsidP="00CF23B1">
      <w:pPr>
        <w:pStyle w:val="BodyText"/>
        <w:ind w:right="-28"/>
        <w:rPr>
          <w:rFonts w:ascii="Calibri"/>
          <w:sz w:val="20"/>
          <w:szCs w:val="20"/>
        </w:rPr>
      </w:pPr>
      <w:r w:rsidRPr="003470BA">
        <w:rPr>
          <w:b/>
          <w:sz w:val="20"/>
          <w:szCs w:val="20"/>
        </w:rPr>
        <w:t>Pendahuluan:</w:t>
      </w:r>
      <w:r w:rsidRPr="003470BA">
        <w:rPr>
          <w:sz w:val="20"/>
          <w:szCs w:val="20"/>
        </w:rPr>
        <w:t xml:space="preserve"> Perawat </w:t>
      </w:r>
      <w:r>
        <w:rPr>
          <w:sz w:val="20"/>
          <w:szCs w:val="20"/>
        </w:rPr>
        <w:t xml:space="preserve">Unit Gawat Darurat </w:t>
      </w:r>
      <w:proofErr w:type="gramStart"/>
      <w:r w:rsidRPr="003470BA">
        <w:rPr>
          <w:sz w:val="20"/>
          <w:szCs w:val="20"/>
        </w:rPr>
        <w:t>sebagai  tenaga</w:t>
      </w:r>
      <w:proofErr w:type="gramEnd"/>
      <w:r w:rsidRPr="003470BA">
        <w:rPr>
          <w:sz w:val="20"/>
          <w:szCs w:val="20"/>
        </w:rPr>
        <w:t xml:space="preserve">  profesional dan merupakan garda terdepan di rumah sakit sangat rentan mengalami stress kerja yang di sebabkan oleh bermacam –macam stresor dimana  stress tersebut  dapat menyebabkan gangguan fisiologis,psikologis  serta perilaku..</w:t>
      </w:r>
      <w:r w:rsidRPr="003470BA">
        <w:rPr>
          <w:spacing w:val="-12"/>
          <w:sz w:val="20"/>
          <w:szCs w:val="20"/>
        </w:rPr>
        <w:t xml:space="preserve"> </w:t>
      </w:r>
      <w:r w:rsidRPr="003470BA">
        <w:rPr>
          <w:b/>
          <w:sz w:val="20"/>
          <w:szCs w:val="20"/>
        </w:rPr>
        <w:t>Tujuan</w:t>
      </w:r>
      <w:r w:rsidRPr="003470BA">
        <w:rPr>
          <w:sz w:val="20"/>
          <w:szCs w:val="20"/>
        </w:rPr>
        <w:t>:</w:t>
      </w:r>
      <w:r w:rsidRPr="003470BA">
        <w:rPr>
          <w:spacing w:val="-13"/>
          <w:sz w:val="20"/>
          <w:szCs w:val="20"/>
        </w:rPr>
        <w:t xml:space="preserve"> </w:t>
      </w:r>
      <w:r w:rsidRPr="003470BA">
        <w:rPr>
          <w:sz w:val="20"/>
          <w:szCs w:val="20"/>
        </w:rPr>
        <w:t>menganalisis</w:t>
      </w:r>
      <w:r w:rsidRPr="003470BA">
        <w:rPr>
          <w:spacing w:val="-13"/>
          <w:sz w:val="20"/>
          <w:szCs w:val="20"/>
        </w:rPr>
        <w:t xml:space="preserve"> </w:t>
      </w:r>
      <w:r w:rsidRPr="003470BA">
        <w:rPr>
          <w:sz w:val="20"/>
          <w:szCs w:val="20"/>
        </w:rPr>
        <w:t>faktor</w:t>
      </w:r>
      <w:r w:rsidRPr="003470BA">
        <w:rPr>
          <w:spacing w:val="-10"/>
          <w:sz w:val="20"/>
          <w:szCs w:val="20"/>
        </w:rPr>
        <w:t xml:space="preserve"> </w:t>
      </w:r>
      <w:r w:rsidRPr="003470BA">
        <w:rPr>
          <w:sz w:val="20"/>
          <w:szCs w:val="20"/>
        </w:rPr>
        <w:t>yang</w:t>
      </w:r>
      <w:r w:rsidRPr="003470BA">
        <w:rPr>
          <w:spacing w:val="-16"/>
          <w:sz w:val="20"/>
          <w:szCs w:val="20"/>
        </w:rPr>
        <w:t xml:space="preserve"> </w:t>
      </w:r>
      <w:r w:rsidRPr="003470BA">
        <w:rPr>
          <w:sz w:val="20"/>
          <w:szCs w:val="20"/>
        </w:rPr>
        <w:t xml:space="preserve">dapat menyebabkan stress pada perawat serta dampak dari stress dan bagaimana cara mengelola </w:t>
      </w:r>
      <w:proofErr w:type="gramStart"/>
      <w:r w:rsidRPr="003470BA">
        <w:rPr>
          <w:sz w:val="20"/>
          <w:szCs w:val="20"/>
        </w:rPr>
        <w:t>stress  .</w:t>
      </w:r>
      <w:proofErr w:type="gramEnd"/>
      <w:r w:rsidRPr="003470BA">
        <w:rPr>
          <w:sz w:val="20"/>
          <w:szCs w:val="20"/>
        </w:rPr>
        <w:t xml:space="preserve"> </w:t>
      </w:r>
      <w:r w:rsidRPr="003470BA">
        <w:rPr>
          <w:b/>
          <w:sz w:val="20"/>
          <w:szCs w:val="20"/>
        </w:rPr>
        <w:t xml:space="preserve">Metode: </w:t>
      </w:r>
      <w:r w:rsidRPr="003470BA">
        <w:rPr>
          <w:sz w:val="20"/>
          <w:szCs w:val="20"/>
        </w:rPr>
        <w:t xml:space="preserve">menggunakan proses perubahan kurt lewin yang terdiri </w:t>
      </w:r>
      <w:proofErr w:type="gramStart"/>
      <w:r w:rsidRPr="003470BA">
        <w:rPr>
          <w:sz w:val="20"/>
          <w:szCs w:val="20"/>
        </w:rPr>
        <w:t>dari  Unfreezing</w:t>
      </w:r>
      <w:proofErr w:type="gramEnd"/>
      <w:r w:rsidRPr="003470BA">
        <w:rPr>
          <w:sz w:val="20"/>
          <w:szCs w:val="20"/>
        </w:rPr>
        <w:t>, Changing dan Refreezing. Unfreezing  merupakan suatu proses penyadaran tentang perlunya atau adanya kebutuhan untuk berubah sesuai dengan hasil studi analisis situasi dengan diagram tulang ikan (</w:t>
      </w:r>
      <w:r w:rsidRPr="003470BA">
        <w:rPr>
          <w:i/>
          <w:sz w:val="20"/>
          <w:szCs w:val="20"/>
        </w:rPr>
        <w:t>fishbone)</w:t>
      </w:r>
      <w:r w:rsidRPr="003470BA">
        <w:rPr>
          <w:sz w:val="20"/>
          <w:szCs w:val="20"/>
        </w:rPr>
        <w:t xml:space="preserve"> yang mana data diperoleh dari hasil pengkajian dengan cara pembagian kuesioner kepada perawat dan wawancara kepada manajer keperawatan dan dilanjutkan dengan analisis menggunakan</w:t>
      </w:r>
      <w:r w:rsidRPr="003470BA">
        <w:rPr>
          <w:spacing w:val="-9"/>
          <w:sz w:val="20"/>
          <w:szCs w:val="20"/>
        </w:rPr>
        <w:t xml:space="preserve"> </w:t>
      </w:r>
      <w:r w:rsidRPr="003470BA">
        <w:rPr>
          <w:i/>
          <w:sz w:val="20"/>
          <w:szCs w:val="20"/>
        </w:rPr>
        <w:t>fishbone.</w:t>
      </w:r>
      <w:r w:rsidRPr="003470BA">
        <w:rPr>
          <w:i/>
          <w:spacing w:val="-6"/>
          <w:sz w:val="20"/>
          <w:szCs w:val="20"/>
        </w:rPr>
        <w:t xml:space="preserve"> </w:t>
      </w:r>
      <w:r w:rsidRPr="003470BA">
        <w:rPr>
          <w:sz w:val="20"/>
          <w:szCs w:val="20"/>
        </w:rPr>
        <w:t>Berdasarkan</w:t>
      </w:r>
      <w:r w:rsidRPr="003470BA">
        <w:rPr>
          <w:spacing w:val="-9"/>
          <w:sz w:val="20"/>
          <w:szCs w:val="20"/>
        </w:rPr>
        <w:t xml:space="preserve"> </w:t>
      </w:r>
      <w:r w:rsidRPr="003470BA">
        <w:rPr>
          <w:sz w:val="20"/>
          <w:szCs w:val="20"/>
        </w:rPr>
        <w:t>diagram</w:t>
      </w:r>
      <w:r w:rsidRPr="003470BA">
        <w:rPr>
          <w:spacing w:val="-7"/>
          <w:sz w:val="20"/>
          <w:szCs w:val="20"/>
        </w:rPr>
        <w:t xml:space="preserve"> </w:t>
      </w:r>
      <w:r w:rsidRPr="003470BA">
        <w:rPr>
          <w:i/>
          <w:sz w:val="20"/>
          <w:szCs w:val="20"/>
        </w:rPr>
        <w:t>fishbone</w:t>
      </w:r>
      <w:r w:rsidRPr="003470BA">
        <w:rPr>
          <w:i/>
          <w:spacing w:val="-9"/>
          <w:sz w:val="20"/>
          <w:szCs w:val="20"/>
        </w:rPr>
        <w:t xml:space="preserve"> </w:t>
      </w:r>
      <w:r w:rsidRPr="003470BA">
        <w:rPr>
          <w:sz w:val="20"/>
          <w:szCs w:val="20"/>
        </w:rPr>
        <w:t>diperoleh</w:t>
      </w:r>
      <w:r w:rsidRPr="003470BA">
        <w:rPr>
          <w:spacing w:val="-9"/>
          <w:sz w:val="20"/>
          <w:szCs w:val="20"/>
        </w:rPr>
        <w:t xml:space="preserve"> </w:t>
      </w:r>
      <w:r w:rsidRPr="003470BA">
        <w:rPr>
          <w:sz w:val="20"/>
          <w:szCs w:val="20"/>
        </w:rPr>
        <w:t>tentang</w:t>
      </w:r>
      <w:r w:rsidRPr="003470BA">
        <w:rPr>
          <w:spacing w:val="-11"/>
          <w:sz w:val="20"/>
          <w:szCs w:val="20"/>
        </w:rPr>
        <w:t xml:space="preserve"> </w:t>
      </w:r>
      <w:r w:rsidRPr="003470BA">
        <w:rPr>
          <w:sz w:val="20"/>
          <w:szCs w:val="20"/>
        </w:rPr>
        <w:t>analisis</w:t>
      </w:r>
      <w:r w:rsidRPr="003470BA">
        <w:rPr>
          <w:spacing w:val="-8"/>
          <w:sz w:val="20"/>
          <w:szCs w:val="20"/>
        </w:rPr>
        <w:t xml:space="preserve"> </w:t>
      </w:r>
      <w:r w:rsidRPr="003470BA">
        <w:rPr>
          <w:sz w:val="20"/>
          <w:szCs w:val="20"/>
        </w:rPr>
        <w:t>faktor – faktor apa saja yang menyebabkan stress pada perawat.</w:t>
      </w:r>
      <w:r w:rsidRPr="003470BA">
        <w:rPr>
          <w:b/>
          <w:sz w:val="20"/>
          <w:szCs w:val="20"/>
        </w:rPr>
        <w:t>Implementasi</w:t>
      </w:r>
      <w:r w:rsidRPr="003470BA">
        <w:rPr>
          <w:sz w:val="20"/>
          <w:szCs w:val="20"/>
        </w:rPr>
        <w:t xml:space="preserve"> di dalam implementasi menggunakan proses changing yaitu   dengan membuat panduan Manajemen Stress dalam menanggani stress perawat serta melakukan sosialisasi dari panduan tersebut</w:t>
      </w:r>
      <w:r w:rsidRPr="003470BA">
        <w:rPr>
          <w:b/>
          <w:sz w:val="20"/>
          <w:szCs w:val="20"/>
        </w:rPr>
        <w:t>.Hasil</w:t>
      </w:r>
      <w:r w:rsidRPr="003470BA">
        <w:rPr>
          <w:sz w:val="20"/>
          <w:szCs w:val="20"/>
        </w:rPr>
        <w:t xml:space="preserve"> Didalam hasil menurut kurt lewin merupan proses refreezing yang mana hal yang sudah baik tetap di pertahan kan secara  optimal serta dapat mendeteksi gejala stress pada perawat secara dini.</w:t>
      </w:r>
      <w:r w:rsidRPr="003470BA">
        <w:rPr>
          <w:b/>
          <w:sz w:val="20"/>
          <w:szCs w:val="20"/>
        </w:rPr>
        <w:t xml:space="preserve">Kesimpulan </w:t>
      </w:r>
      <w:r w:rsidRPr="003470BA">
        <w:rPr>
          <w:sz w:val="20"/>
          <w:szCs w:val="20"/>
        </w:rPr>
        <w:t>:Perlu dilakukan rencana tindak lanjut dari program panduan manajemen stress ini untuk dapat di aplikasikan secara optimal.</w:t>
      </w:r>
    </w:p>
    <w:p w14:paraId="5780EC84" w14:textId="77777777" w:rsidR="00CF23B1" w:rsidRPr="003470BA" w:rsidRDefault="00CF23B1" w:rsidP="00CF23B1">
      <w:pPr>
        <w:pStyle w:val="Heading2"/>
        <w:spacing w:before="0" w:line="240" w:lineRule="auto"/>
        <w:ind w:left="561" w:right="-28"/>
        <w:jc w:val="both"/>
        <w:rPr>
          <w:b w:val="0"/>
          <w:sz w:val="20"/>
          <w:szCs w:val="20"/>
        </w:rPr>
      </w:pPr>
      <w:r w:rsidRPr="003470BA">
        <w:rPr>
          <w:b w:val="0"/>
          <w:sz w:val="20"/>
          <w:szCs w:val="20"/>
        </w:rPr>
        <w:t>Keywords: Stress, Perawat. Manajemen stress</w:t>
      </w:r>
    </w:p>
    <w:p w14:paraId="0CF36E87" w14:textId="77777777" w:rsidR="00FE2B23" w:rsidRPr="00FE2B23" w:rsidRDefault="00FE2B23" w:rsidP="002A18B9">
      <w:pPr>
        <w:spacing w:after="0" w:line="240" w:lineRule="auto"/>
        <w:ind w:right="-1"/>
        <w:rPr>
          <w:rFonts w:ascii="Times New Roman" w:hAnsi="Times New Roman" w:cs="Times New Roman"/>
          <w:i/>
          <w:lang w:val="id-ID"/>
        </w:rPr>
      </w:pPr>
    </w:p>
    <w:p w14:paraId="71E3FAEB" w14:textId="77777777" w:rsidR="002A18B9" w:rsidRDefault="002A18B9" w:rsidP="002A18B9">
      <w:pPr>
        <w:spacing w:after="0" w:line="240" w:lineRule="auto"/>
        <w:ind w:right="-1"/>
        <w:rPr>
          <w:rFonts w:ascii="Times New Roman" w:hAnsi="Times New Roman" w:cs="Times New Roman"/>
          <w:i/>
          <w:lang w:val="id-ID"/>
        </w:rPr>
      </w:pPr>
    </w:p>
    <w:p w14:paraId="521E0D52" w14:textId="77777777" w:rsidR="002A18B9" w:rsidRPr="002A18B9" w:rsidRDefault="002A18B9" w:rsidP="002A18B9">
      <w:pPr>
        <w:spacing w:after="0" w:line="240" w:lineRule="auto"/>
        <w:ind w:right="-1"/>
        <w:rPr>
          <w:rFonts w:ascii="Times New Roman" w:hAnsi="Times New Roman" w:cs="Times New Roman"/>
          <w:i/>
          <w:lang w:val="id-ID"/>
        </w:rPr>
        <w:sectPr w:rsidR="002A18B9" w:rsidRPr="002A18B9" w:rsidSect="0029220A">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559" w:right="1559" w:bottom="1418" w:left="1701" w:header="969" w:footer="709" w:gutter="0"/>
          <w:pgNumType w:start="149"/>
          <w:cols w:space="720"/>
          <w:docGrid w:linePitch="360"/>
        </w:sectPr>
      </w:pPr>
    </w:p>
    <w:p w14:paraId="0B3F175D" w14:textId="77777777" w:rsidR="00CF23B1" w:rsidRPr="0036171C" w:rsidRDefault="00CF23B1" w:rsidP="00E46596">
      <w:pPr>
        <w:pStyle w:val="BodyText"/>
        <w:ind w:left="709" w:right="555"/>
        <w:jc w:val="left"/>
      </w:pPr>
      <w:r w:rsidRPr="0036171C">
        <w:lastRenderedPageBreak/>
        <w:t>PENDAHULUAN</w:t>
      </w:r>
    </w:p>
    <w:p w14:paraId="0E7001A3" w14:textId="77777777" w:rsidR="00CF23B1" w:rsidRPr="0036171C" w:rsidRDefault="00CF23B1" w:rsidP="00CF23B1">
      <w:pPr>
        <w:pStyle w:val="BodyText"/>
        <w:ind w:right="555" w:hanging="560"/>
        <w:jc w:val="left"/>
      </w:pPr>
    </w:p>
    <w:p w14:paraId="79FB7C30" w14:textId="77777777" w:rsidR="00CF23B1" w:rsidRPr="0036171C" w:rsidRDefault="00CF23B1" w:rsidP="00CF23B1">
      <w:pPr>
        <w:pStyle w:val="BodyText"/>
        <w:ind w:right="555" w:hanging="560"/>
        <w:jc w:val="left"/>
      </w:pPr>
    </w:p>
    <w:p w14:paraId="3FD8438F" w14:textId="77777777" w:rsidR="00CF23B1" w:rsidRPr="0036171C" w:rsidRDefault="00CF23B1" w:rsidP="00CF23B1">
      <w:pPr>
        <w:pStyle w:val="ListParagraph"/>
        <w:spacing w:line="360" w:lineRule="auto"/>
        <w:jc w:val="both"/>
        <w:rPr>
          <w:szCs w:val="24"/>
        </w:rPr>
        <w:sectPr w:rsidR="00CF23B1" w:rsidRPr="0036171C" w:rsidSect="0036171C">
          <w:type w:val="continuous"/>
          <w:pgSz w:w="12240" w:h="15840"/>
          <w:pgMar w:top="1440" w:right="1440" w:bottom="1440" w:left="1440" w:header="708" w:footer="708" w:gutter="0"/>
          <w:cols w:space="720"/>
        </w:sectPr>
      </w:pPr>
    </w:p>
    <w:p w14:paraId="66A4A408" w14:textId="77777777" w:rsidR="00CF23B1" w:rsidRPr="0036171C" w:rsidRDefault="00CF23B1" w:rsidP="00CF23B1">
      <w:pPr>
        <w:pStyle w:val="ListParagraph"/>
        <w:spacing w:line="360" w:lineRule="auto"/>
        <w:jc w:val="both"/>
        <w:rPr>
          <w:szCs w:val="24"/>
        </w:rPr>
      </w:pPr>
      <w:r w:rsidRPr="0036171C">
        <w:rPr>
          <w:szCs w:val="24"/>
        </w:rPr>
        <w:lastRenderedPageBreak/>
        <w:t xml:space="preserve">World Health Organization(WHO) dalam model kesehatan yang dibuat sampai tahun 2020 meramalkan bahwa gangguan psikis berupa depresi akan menjadi pembunuh nomor 2 setelah penyakit jantung. Paling tidak WHO meramalkan stres ataupun depresi akan menjadi sepuluh jenis penyakit yang menyebabkan kematian atau menurun drastisnya kualitas kesehatan masyarakat </w:t>
      </w:r>
      <w:sdt>
        <w:sdtPr>
          <w:rPr>
            <w:szCs w:val="24"/>
          </w:rPr>
          <w:id w:val="115189069"/>
          <w:citation/>
        </w:sdtPr>
        <w:sdtContent>
          <w:r w:rsidRPr="0036171C">
            <w:rPr>
              <w:szCs w:val="24"/>
            </w:rPr>
            <w:fldChar w:fldCharType="begin"/>
          </w:r>
          <w:r w:rsidRPr="0036171C">
            <w:rPr>
              <w:szCs w:val="24"/>
              <w:lang w:val="en-US"/>
            </w:rPr>
            <w:instrText xml:space="preserve"> CITATION Wah09 \l 1033 </w:instrText>
          </w:r>
          <w:r w:rsidRPr="0036171C">
            <w:rPr>
              <w:szCs w:val="24"/>
            </w:rPr>
            <w:fldChar w:fldCharType="separate"/>
          </w:r>
          <w:r w:rsidRPr="0036171C">
            <w:rPr>
              <w:szCs w:val="24"/>
              <w:lang w:val="en-US"/>
            </w:rPr>
            <w:t>(Wahyuni, 2009.)</w:t>
          </w:r>
          <w:r w:rsidRPr="0036171C">
            <w:rPr>
              <w:szCs w:val="24"/>
            </w:rPr>
            <w:fldChar w:fldCharType="end"/>
          </w:r>
        </w:sdtContent>
      </w:sdt>
    </w:p>
    <w:p w14:paraId="5535B400" w14:textId="77777777" w:rsidR="00CF23B1" w:rsidRPr="0036171C" w:rsidRDefault="00CF23B1" w:rsidP="00CF23B1">
      <w:pPr>
        <w:pStyle w:val="ListParagraph"/>
        <w:spacing w:line="360" w:lineRule="auto"/>
        <w:jc w:val="both"/>
        <w:rPr>
          <w:szCs w:val="24"/>
        </w:rPr>
      </w:pPr>
    </w:p>
    <w:p w14:paraId="08474FD3" w14:textId="77777777" w:rsidR="00CF23B1" w:rsidRPr="0036171C" w:rsidRDefault="00CF23B1" w:rsidP="00CF23B1">
      <w:pPr>
        <w:pStyle w:val="ListParagraph"/>
        <w:spacing w:line="360" w:lineRule="auto"/>
        <w:jc w:val="both"/>
        <w:rPr>
          <w:szCs w:val="24"/>
        </w:rPr>
      </w:pPr>
      <w:r w:rsidRPr="0036171C">
        <w:rPr>
          <w:szCs w:val="24"/>
        </w:rPr>
        <w:t xml:space="preserve">Keselamatan dan Kesehatan Kerja di Fasilitas Pelayanan Kesehatan (K3) adalah segala kegiatan untuk menjamin dan melindungi sumber daya manusia fasilitas pelayanan kesehatan, pasien, pendamping pasien, pengunjung, maupun masyarakat di sekitar lingkungan fasilitas pelayanan kesehatan agar sehat, selamat, dan bebas dari gangguan kesehatan dan pengaruh buruk yang diakibatkan dari pekerjaan, lingkungan, dan aktivitas kerja </w:t>
      </w:r>
      <w:sdt>
        <w:sdtPr>
          <w:rPr>
            <w:szCs w:val="24"/>
          </w:rPr>
          <w:id w:val="2024285818"/>
          <w:citation/>
        </w:sdtPr>
        <w:sdtContent>
          <w:r w:rsidRPr="0036171C">
            <w:rPr>
              <w:szCs w:val="24"/>
            </w:rPr>
            <w:fldChar w:fldCharType="begin"/>
          </w:r>
          <w:r w:rsidRPr="0036171C">
            <w:rPr>
              <w:szCs w:val="24"/>
              <w:lang w:val="en-US"/>
            </w:rPr>
            <w:instrText xml:space="preserve"> CITATION Men18 \l 1033 </w:instrText>
          </w:r>
          <w:r w:rsidRPr="0036171C">
            <w:rPr>
              <w:szCs w:val="24"/>
            </w:rPr>
            <w:fldChar w:fldCharType="separate"/>
          </w:r>
          <w:r w:rsidRPr="0036171C">
            <w:rPr>
              <w:szCs w:val="24"/>
              <w:lang w:val="en-US"/>
            </w:rPr>
            <w:t>(Menteri Kesehatan, 2018)</w:t>
          </w:r>
          <w:r w:rsidRPr="0036171C">
            <w:rPr>
              <w:szCs w:val="24"/>
            </w:rPr>
            <w:fldChar w:fldCharType="end"/>
          </w:r>
        </w:sdtContent>
      </w:sdt>
    </w:p>
    <w:p w14:paraId="32CE13BD" w14:textId="77777777" w:rsidR="00CF23B1" w:rsidRPr="0036171C" w:rsidRDefault="00CF23B1" w:rsidP="00CF23B1">
      <w:pPr>
        <w:pStyle w:val="ListParagraph"/>
        <w:spacing w:line="360" w:lineRule="auto"/>
        <w:jc w:val="both"/>
        <w:rPr>
          <w:szCs w:val="24"/>
        </w:rPr>
      </w:pPr>
      <w:r w:rsidRPr="0036171C">
        <w:rPr>
          <w:szCs w:val="24"/>
        </w:rPr>
        <w:t>Unit Gawat Darurat merupakan suatu unit penting di dalam rumah sakit dimana UGD  merupakan pintu masuk bagi semua pasien dengan berbagai kasus  dan sebagai ujung tombak didalam pelayanan keperawatan di rumah sakit. Unit gawat darurat membutuhkan SDM yang cekatatan, terampil dan cepat di dalam mengambil keputusan untuk meminimalkan angka kematian dan kecacatan pada pasien.</w:t>
      </w:r>
    </w:p>
    <w:p w14:paraId="26D81B72" w14:textId="77777777" w:rsidR="00CF23B1" w:rsidRPr="0036171C" w:rsidRDefault="00CF23B1" w:rsidP="00CF23B1">
      <w:pPr>
        <w:pStyle w:val="ListParagraph"/>
        <w:spacing w:line="360" w:lineRule="auto"/>
        <w:jc w:val="both"/>
        <w:rPr>
          <w:szCs w:val="24"/>
        </w:rPr>
      </w:pPr>
    </w:p>
    <w:p w14:paraId="4BA19977" w14:textId="77777777" w:rsidR="00CF23B1" w:rsidRPr="0036171C" w:rsidRDefault="00CF23B1" w:rsidP="00CF23B1">
      <w:pPr>
        <w:pStyle w:val="ListParagraph"/>
        <w:spacing w:line="360" w:lineRule="auto"/>
        <w:jc w:val="both"/>
        <w:rPr>
          <w:szCs w:val="24"/>
        </w:rPr>
      </w:pPr>
      <w:r w:rsidRPr="0036171C">
        <w:rPr>
          <w:szCs w:val="24"/>
        </w:rPr>
        <w:t>Unit Gawat Darurat Rumah Sakit X yang mana merupakan rumah sakit tipe B mempunyai kapasitas yang awalnya hanya merupakan Rumah sakit Ibu dan Anak saat ini karena ada nya pandemi menjadi rumah sakit salah satu rujukan yang di tunjuk oleh pemerintah untuk menanggani pandemi Covid 19.Hal ini menurut keterangan pihak manajemen Rumah sakit menjadi salah satu faktor penyebab stress para personi IGD karena  takut terpapar baik bagi diri nya maupun bagi keluarganya dimana kunjungan pasien perharinya  mencapai 80 – 85 psien per hari dengan kasus yang beraneka ragam.</w:t>
      </w:r>
    </w:p>
    <w:p w14:paraId="118934CA" w14:textId="77777777" w:rsidR="00CF23B1" w:rsidRDefault="00CF23B1" w:rsidP="00CF23B1">
      <w:pPr>
        <w:pStyle w:val="ListParagraph"/>
        <w:spacing w:line="360" w:lineRule="auto"/>
        <w:jc w:val="both"/>
        <w:rPr>
          <w:szCs w:val="24"/>
          <w:lang w:val="en-US"/>
        </w:rPr>
      </w:pPr>
    </w:p>
    <w:p w14:paraId="4F44647B" w14:textId="77777777" w:rsidR="00E46596" w:rsidRDefault="00E46596" w:rsidP="00CF23B1">
      <w:pPr>
        <w:pStyle w:val="ListParagraph"/>
        <w:spacing w:line="360" w:lineRule="auto"/>
        <w:jc w:val="both"/>
        <w:rPr>
          <w:szCs w:val="24"/>
          <w:lang w:val="en-US"/>
        </w:rPr>
      </w:pPr>
    </w:p>
    <w:p w14:paraId="0DCFA13F" w14:textId="77777777" w:rsidR="00E46596" w:rsidRPr="00E46596" w:rsidRDefault="00E46596" w:rsidP="00CF23B1">
      <w:pPr>
        <w:pStyle w:val="ListParagraph"/>
        <w:spacing w:line="360" w:lineRule="auto"/>
        <w:jc w:val="both"/>
        <w:rPr>
          <w:szCs w:val="24"/>
          <w:lang w:val="en-US"/>
        </w:rPr>
      </w:pPr>
    </w:p>
    <w:p w14:paraId="57BAD298" w14:textId="77777777" w:rsidR="00CF23B1" w:rsidRPr="0036171C" w:rsidRDefault="00CF23B1" w:rsidP="00E46596">
      <w:pPr>
        <w:spacing w:after="0" w:line="360" w:lineRule="auto"/>
        <w:ind w:left="709"/>
        <w:jc w:val="both"/>
        <w:rPr>
          <w:rFonts w:ascii="Times New Roman" w:hAnsi="Times New Roman" w:cs="Times New Roman"/>
          <w:sz w:val="24"/>
          <w:szCs w:val="24"/>
        </w:rPr>
      </w:pPr>
      <w:r w:rsidRPr="0036171C">
        <w:rPr>
          <w:rFonts w:ascii="Times New Roman" w:hAnsi="Times New Roman" w:cs="Times New Roman"/>
          <w:sz w:val="24"/>
          <w:szCs w:val="24"/>
        </w:rPr>
        <w:lastRenderedPageBreak/>
        <w:t xml:space="preserve">Perawat sebagai </w:t>
      </w:r>
      <w:proofErr w:type="gramStart"/>
      <w:r w:rsidRPr="0036171C">
        <w:rPr>
          <w:rFonts w:ascii="Times New Roman" w:hAnsi="Times New Roman" w:cs="Times New Roman"/>
          <w:sz w:val="24"/>
          <w:szCs w:val="24"/>
        </w:rPr>
        <w:t>tenaga  profesional</w:t>
      </w:r>
      <w:proofErr w:type="gramEnd"/>
      <w:r w:rsidRPr="0036171C">
        <w:rPr>
          <w:rFonts w:ascii="Times New Roman" w:hAnsi="Times New Roman" w:cs="Times New Roman"/>
          <w:sz w:val="24"/>
          <w:szCs w:val="24"/>
        </w:rPr>
        <w:t xml:space="preserve"> di rumah sakit sangat rentan mengalami stress kerja yang menyebabkan gangguan fisiologis,psikologis serta perilaku yang mana stress itu sendiri merupakan bentuk ketegangan dari fisik, psikis, maupun mental. Bentuk ketegangan ini </w:t>
      </w:r>
      <w:proofErr w:type="gramStart"/>
      <w:r w:rsidRPr="0036171C">
        <w:rPr>
          <w:rFonts w:ascii="Times New Roman" w:hAnsi="Times New Roman" w:cs="Times New Roman"/>
          <w:sz w:val="24"/>
          <w:szCs w:val="24"/>
        </w:rPr>
        <w:t>akan</w:t>
      </w:r>
      <w:proofErr w:type="gramEnd"/>
      <w:r w:rsidRPr="0036171C">
        <w:rPr>
          <w:rFonts w:ascii="Times New Roman" w:hAnsi="Times New Roman" w:cs="Times New Roman"/>
          <w:sz w:val="24"/>
          <w:szCs w:val="24"/>
        </w:rPr>
        <w:t xml:space="preserve"> mempengaruhi keseharian seseorang </w:t>
      </w:r>
      <w:sdt>
        <w:sdtPr>
          <w:rPr>
            <w:rFonts w:ascii="Times New Roman" w:hAnsi="Times New Roman" w:cs="Times New Roman"/>
            <w:sz w:val="24"/>
            <w:szCs w:val="24"/>
          </w:rPr>
          <w:id w:val="708297962"/>
          <w:citation/>
        </w:sdtPr>
        <w:sdtContent>
          <w:r w:rsidRPr="0036171C">
            <w:rPr>
              <w:rFonts w:ascii="Times New Roman" w:hAnsi="Times New Roman" w:cs="Times New Roman"/>
              <w:sz w:val="24"/>
              <w:szCs w:val="24"/>
            </w:rPr>
            <w:fldChar w:fldCharType="begin"/>
          </w:r>
          <w:r w:rsidRPr="0036171C">
            <w:rPr>
              <w:rFonts w:ascii="Times New Roman" w:hAnsi="Times New Roman" w:cs="Times New Roman"/>
              <w:sz w:val="24"/>
              <w:szCs w:val="24"/>
            </w:rPr>
            <w:instrText xml:space="preserve"> CITATION Her18 \l 1033 </w:instrText>
          </w:r>
          <w:r w:rsidRPr="0036171C">
            <w:rPr>
              <w:rFonts w:ascii="Times New Roman" w:hAnsi="Times New Roman" w:cs="Times New Roman"/>
              <w:sz w:val="24"/>
              <w:szCs w:val="24"/>
            </w:rPr>
            <w:fldChar w:fldCharType="separate"/>
          </w:r>
          <w:r w:rsidRPr="0036171C">
            <w:rPr>
              <w:rFonts w:ascii="Times New Roman" w:hAnsi="Times New Roman" w:cs="Times New Roman"/>
              <w:noProof/>
              <w:sz w:val="24"/>
              <w:szCs w:val="24"/>
            </w:rPr>
            <w:t>(Hermien, (2018))</w:t>
          </w:r>
          <w:r w:rsidRPr="0036171C">
            <w:rPr>
              <w:rFonts w:ascii="Times New Roman" w:hAnsi="Times New Roman" w:cs="Times New Roman"/>
              <w:sz w:val="24"/>
              <w:szCs w:val="24"/>
            </w:rPr>
            <w:fldChar w:fldCharType="end"/>
          </w:r>
        </w:sdtContent>
      </w:sdt>
      <w:r w:rsidRPr="0036171C">
        <w:rPr>
          <w:rFonts w:ascii="Times New Roman" w:hAnsi="Times New Roman" w:cs="Times New Roman"/>
          <w:sz w:val="24"/>
          <w:szCs w:val="24"/>
        </w:rPr>
        <w:t xml:space="preserve"> </w:t>
      </w:r>
    </w:p>
    <w:p w14:paraId="352DE750" w14:textId="77777777" w:rsidR="00CF23B1" w:rsidRPr="0036171C" w:rsidRDefault="00CF23B1" w:rsidP="00E46596">
      <w:pPr>
        <w:spacing w:after="0" w:line="360" w:lineRule="auto"/>
        <w:jc w:val="both"/>
        <w:rPr>
          <w:rFonts w:ascii="Times New Roman" w:hAnsi="Times New Roman" w:cs="Times New Roman"/>
          <w:sz w:val="24"/>
          <w:szCs w:val="24"/>
        </w:rPr>
      </w:pPr>
    </w:p>
    <w:p w14:paraId="6141BAFC" w14:textId="77777777" w:rsidR="00BC27BE" w:rsidRDefault="00BC27BE" w:rsidP="00E46596">
      <w:pPr>
        <w:pStyle w:val="BodyText"/>
        <w:spacing w:line="360" w:lineRule="auto"/>
        <w:ind w:right="40"/>
        <w:sectPr w:rsidR="00BC27BE" w:rsidSect="0036171C">
          <w:type w:val="continuous"/>
          <w:pgSz w:w="12240" w:h="15840"/>
          <w:pgMar w:top="1440" w:right="1440" w:bottom="1440" w:left="1440" w:header="708" w:footer="708" w:gutter="0"/>
          <w:cols w:space="720"/>
        </w:sectPr>
      </w:pPr>
    </w:p>
    <w:p w14:paraId="3D0FB696" w14:textId="1AD4655F" w:rsidR="00CF23B1" w:rsidRPr="00BC27BE" w:rsidRDefault="00CF23B1" w:rsidP="00E46596">
      <w:pPr>
        <w:pStyle w:val="BodyText"/>
        <w:spacing w:line="360" w:lineRule="auto"/>
        <w:ind w:left="709" w:right="40"/>
      </w:pPr>
      <w:proofErr w:type="gramStart"/>
      <w:r w:rsidRPr="00BC27BE">
        <w:lastRenderedPageBreak/>
        <w:t>Stres kerja perawat dapat terjadi apabila perawat dalam bertugas mendapatkan beban kerja yang melebihi kemampuannya sehingga perawat tersebut tidak mampu memenuhi atau menyelesaikan tugasnya, maka perawat tersebut dikatakan mengalami stres kerja.</w:t>
      </w:r>
      <w:proofErr w:type="gramEnd"/>
      <w:r w:rsidRPr="00BC27BE">
        <w:t xml:space="preserve"> Manifestasi dari stres itu menurut </w:t>
      </w:r>
      <w:sdt>
        <w:sdtPr>
          <w:id w:val="346674618"/>
          <w:citation/>
        </w:sdtPr>
        <w:sdtContent>
          <w:r w:rsidRPr="00BC27BE">
            <w:fldChar w:fldCharType="begin"/>
          </w:r>
          <w:r w:rsidRPr="00BC27BE">
            <w:instrText xml:space="preserve"> CITATION Lut06 \l 1033 </w:instrText>
          </w:r>
          <w:r w:rsidRPr="00BC27BE">
            <w:fldChar w:fldCharType="separate"/>
          </w:r>
          <w:r w:rsidRPr="00BC27BE">
            <w:rPr>
              <w:noProof/>
            </w:rPr>
            <w:t>(Luthans, 2006)</w:t>
          </w:r>
          <w:r w:rsidRPr="00BC27BE">
            <w:fldChar w:fldCharType="end"/>
          </w:r>
        </w:sdtContent>
      </w:sdt>
      <w:r w:rsidRPr="00BC27BE">
        <w:t xml:space="preserve"> beberapaa faktor penyebab stress antara lain adalah stressor ekstra organisasi (stress yang berasal dari luar organisasi), stressor organisasi (stress yang berasal dari organisasi)</w:t>
      </w:r>
      <w:proofErr w:type="gramStart"/>
      <w:r w:rsidRPr="00BC27BE">
        <w:t>,stressor</w:t>
      </w:r>
      <w:proofErr w:type="gramEnd"/>
      <w:r w:rsidRPr="00BC27BE">
        <w:t xml:space="preserve"> kelompok, serta stressor individual.Menurut </w:t>
      </w:r>
      <w:sdt>
        <w:sdtPr>
          <w:id w:val="-359356387"/>
          <w:citation/>
        </w:sdtPr>
        <w:sdtContent>
          <w:r w:rsidRPr="00BC27BE">
            <w:fldChar w:fldCharType="begin"/>
          </w:r>
          <w:r w:rsidRPr="00BC27BE">
            <w:instrText xml:space="preserve"> CITATION Nas10 \l 1033 </w:instrText>
          </w:r>
          <w:r w:rsidRPr="00BC27BE">
            <w:fldChar w:fldCharType="separate"/>
          </w:r>
          <w:r w:rsidRPr="00BC27BE">
            <w:rPr>
              <w:noProof/>
            </w:rPr>
            <w:t>(Nasrudin, 2010)</w:t>
          </w:r>
          <w:r w:rsidRPr="00BC27BE">
            <w:fldChar w:fldCharType="end"/>
          </w:r>
        </w:sdtContent>
      </w:sdt>
      <w:r w:rsidRPr="00BC27BE">
        <w:t xml:space="preserve"> penyebab stress antara lain ; ligkungan kerja,kondisi lingkungan yang tidak nyaman, serta individu itu sendiri.</w:t>
      </w:r>
    </w:p>
    <w:p w14:paraId="1EDC801F" w14:textId="77777777" w:rsidR="00CF23B1" w:rsidRPr="00BC27BE" w:rsidRDefault="00CF23B1" w:rsidP="00E46596">
      <w:pPr>
        <w:spacing w:after="0" w:line="360" w:lineRule="auto"/>
        <w:ind w:left="709"/>
        <w:jc w:val="both"/>
        <w:rPr>
          <w:rFonts w:ascii="Times New Roman" w:hAnsi="Times New Roman" w:cs="Times New Roman"/>
          <w:sz w:val="24"/>
          <w:szCs w:val="24"/>
        </w:rPr>
      </w:pPr>
      <w:r w:rsidRPr="00BC27BE">
        <w:rPr>
          <w:rFonts w:ascii="Times New Roman" w:hAnsi="Times New Roman" w:cs="Times New Roman"/>
          <w:sz w:val="24"/>
          <w:szCs w:val="24"/>
        </w:rPr>
        <w:t xml:space="preserve">Individu yang mengalami </w:t>
      </w:r>
      <w:proofErr w:type="gramStart"/>
      <w:r w:rsidRPr="00BC27BE">
        <w:rPr>
          <w:rFonts w:ascii="Times New Roman" w:hAnsi="Times New Roman" w:cs="Times New Roman"/>
          <w:sz w:val="24"/>
          <w:szCs w:val="24"/>
        </w:rPr>
        <w:t>stress  atau</w:t>
      </w:r>
      <w:proofErr w:type="gramEnd"/>
      <w:r w:rsidRPr="00BC27BE">
        <w:rPr>
          <w:rFonts w:ascii="Times New Roman" w:hAnsi="Times New Roman" w:cs="Times New Roman"/>
          <w:sz w:val="24"/>
          <w:szCs w:val="24"/>
        </w:rPr>
        <w:t xml:space="preserve"> individu yang gagal mengatasi stimulus yang membahayakan mungkin mengalami kelelahan fisik dan mental serta penyakit </w:t>
      </w:r>
    </w:p>
    <w:p w14:paraId="0A5A2E7F" w14:textId="3A899E6A" w:rsidR="00CF23B1" w:rsidRDefault="00CF23B1" w:rsidP="006074DB">
      <w:pPr>
        <w:spacing w:after="0" w:line="360" w:lineRule="auto"/>
        <w:ind w:left="709"/>
        <w:jc w:val="both"/>
        <w:rPr>
          <w:rFonts w:ascii="Times New Roman" w:hAnsi="Times New Roman" w:cs="Times New Roman"/>
          <w:sz w:val="24"/>
          <w:szCs w:val="24"/>
        </w:rPr>
      </w:pPr>
      <w:r w:rsidRPr="00BC27BE">
        <w:rPr>
          <w:rFonts w:ascii="Times New Roman" w:hAnsi="Times New Roman" w:cs="Times New Roman"/>
          <w:sz w:val="24"/>
          <w:szCs w:val="24"/>
        </w:rPr>
        <w:fldChar w:fldCharType="begin" w:fldLock="1"/>
      </w:r>
      <w:r w:rsidRPr="00BC27BE">
        <w:rPr>
          <w:rFonts w:ascii="Times New Roman" w:hAnsi="Times New Roman" w:cs="Times New Roman"/>
          <w:sz w:val="24"/>
          <w:szCs w:val="24"/>
        </w:rPr>
        <w:instrText>ADDIN CSL_CITATION { "citationItems" : [ { "id" : "ITEM-1", "itemData" : { "author" : [ { "dropping-particle" : "", "family" : "Lazarus", "given" : "R. S", "non-dropping-particle" : "", "parse-names" : false, "suffix" : "" }, { "dropping-particle" : "", "family" : "Folkman", "given" : "", "non-dropping-particle" : "", "parse-names" : false, "suffix" : "" } ], "id" : "ITEM-1", "issued" : { "date-parts" : [ [ "1984" ] ] }, "number-of-pages" : "1-21", "title" : "The Stress Concept in the Life Sciences. Stress, Appraisal, and Coping", "type" : "book" }, "uris" : [ "http://www.mendeley.com/documents/?uuid=3b23fc6c-8f65-4fc1-b603-009fd8937d41" ] } ], "mendeley" : { "formattedCitation" : "(Lazarus &amp; Folkman, 1984)", "plainTextFormattedCitation" : "(Lazarus &amp; Folkman, 1984)", "previouslyFormattedCitation" : "(Lazarus &amp; Folkman, 1984)" }, "properties" : { "noteIndex" : 0 }, "schema" : "https://github.com/citation-style-language/schema/raw/master/csl-citation.json"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Lazarus &amp; Folkman, 1984)</w:t>
      </w:r>
      <w:r w:rsidRPr="00BC27BE">
        <w:rPr>
          <w:rFonts w:ascii="Times New Roman" w:hAnsi="Times New Roman" w:cs="Times New Roman"/>
          <w:sz w:val="24"/>
          <w:szCs w:val="24"/>
        </w:rPr>
        <w:fldChar w:fldCharType="end"/>
      </w:r>
      <w:r w:rsidRPr="00BC27BE">
        <w:rPr>
          <w:rFonts w:ascii="Times New Roman" w:hAnsi="Times New Roman" w:cs="Times New Roman"/>
          <w:sz w:val="24"/>
          <w:szCs w:val="24"/>
        </w:rPr>
        <w:t xml:space="preserve">.Menurut </w:t>
      </w:r>
      <w:sdt>
        <w:sdtPr>
          <w:rPr>
            <w:rFonts w:ascii="Times New Roman" w:hAnsi="Times New Roman" w:cs="Times New Roman"/>
            <w:sz w:val="24"/>
            <w:szCs w:val="24"/>
          </w:rPr>
          <w:id w:val="-781723709"/>
          <w:citation/>
        </w:sdtPr>
        <w:sdtContent>
          <w:r w:rsidRPr="00BC27BE">
            <w:rPr>
              <w:rFonts w:ascii="Times New Roman" w:hAnsi="Times New Roman" w:cs="Times New Roman"/>
              <w:sz w:val="24"/>
              <w:szCs w:val="24"/>
            </w:rPr>
            <w:fldChar w:fldCharType="begin"/>
          </w:r>
          <w:r w:rsidRPr="00BC27BE">
            <w:rPr>
              <w:rFonts w:ascii="Times New Roman" w:hAnsi="Times New Roman" w:cs="Times New Roman"/>
              <w:sz w:val="24"/>
              <w:szCs w:val="24"/>
            </w:rPr>
            <w:instrText xml:space="preserve"> CITATION Mum10 \l 1033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Mumpuni &amp; Ari, 2010)</w:t>
          </w:r>
          <w:r w:rsidRPr="00BC27BE">
            <w:rPr>
              <w:rFonts w:ascii="Times New Roman" w:hAnsi="Times New Roman" w:cs="Times New Roman"/>
              <w:sz w:val="24"/>
              <w:szCs w:val="24"/>
            </w:rPr>
            <w:fldChar w:fldCharType="end"/>
          </w:r>
        </w:sdtContent>
      </w:sdt>
      <w:r w:rsidRPr="00BC27BE">
        <w:rPr>
          <w:rFonts w:ascii="Times New Roman" w:hAnsi="Times New Roman" w:cs="Times New Roman"/>
          <w:sz w:val="24"/>
          <w:szCs w:val="24"/>
        </w:rPr>
        <w:t xml:space="preserve"> Beberapa akibat dampak dari stress antara </w:t>
      </w:r>
      <w:proofErr w:type="gramStart"/>
      <w:r w:rsidRPr="00BC27BE">
        <w:rPr>
          <w:rFonts w:ascii="Times New Roman" w:hAnsi="Times New Roman" w:cs="Times New Roman"/>
          <w:sz w:val="24"/>
          <w:szCs w:val="24"/>
        </w:rPr>
        <w:t>lain ;</w:t>
      </w:r>
      <w:proofErr w:type="gramEnd"/>
      <w:r w:rsidRPr="00BC27BE">
        <w:rPr>
          <w:rFonts w:ascii="Times New Roman" w:hAnsi="Times New Roman" w:cs="Times New Roman"/>
          <w:sz w:val="24"/>
          <w:szCs w:val="24"/>
        </w:rPr>
        <w:t xml:space="preserve"> kelelahan dalam bekerja, psikosomatis (terganggunya mental dan fisik seseorang ), trauma serta kelelahan kepedulian. Sementara Cox dalam Pangewa mengatakan; stress juga dapat mengakibatkan beberapa hal antara </w:t>
      </w:r>
      <w:proofErr w:type="gramStart"/>
      <w:r w:rsidRPr="00BC27BE">
        <w:rPr>
          <w:rFonts w:ascii="Times New Roman" w:hAnsi="Times New Roman" w:cs="Times New Roman"/>
          <w:sz w:val="24"/>
          <w:szCs w:val="24"/>
        </w:rPr>
        <w:t>lain ;</w:t>
      </w:r>
      <w:proofErr w:type="gramEnd"/>
      <w:r w:rsidRPr="00BC27BE">
        <w:rPr>
          <w:rFonts w:ascii="Times New Roman" w:hAnsi="Times New Roman" w:cs="Times New Roman"/>
          <w:sz w:val="24"/>
          <w:szCs w:val="24"/>
        </w:rPr>
        <w:t xml:space="preserve"> kegelisahan, kebosanan ( akibat subjektif),emosi tidak stabil (akibat perilaku),kurang konsentrasi, kurang bisa mengambil keputusan ( akibat  kognitif ), naiknyabtekanan darah ( akibat fisiologis),menyebabkan kinerja menjadi rendah (akibat keorganisasian)</w:t>
      </w:r>
    </w:p>
    <w:p w14:paraId="77D45D74" w14:textId="77777777" w:rsidR="006074DB" w:rsidRDefault="006074DB" w:rsidP="006074DB">
      <w:pPr>
        <w:spacing w:after="0" w:line="360" w:lineRule="auto"/>
        <w:ind w:left="709"/>
        <w:jc w:val="both"/>
        <w:rPr>
          <w:rFonts w:ascii="Times New Roman" w:hAnsi="Times New Roman" w:cs="Times New Roman"/>
          <w:sz w:val="24"/>
          <w:szCs w:val="24"/>
        </w:rPr>
      </w:pPr>
    </w:p>
    <w:p w14:paraId="07FDB485" w14:textId="77777777" w:rsidR="006074DB" w:rsidRPr="00BC27BE" w:rsidRDefault="006074DB" w:rsidP="006074DB">
      <w:pPr>
        <w:spacing w:after="0" w:line="360" w:lineRule="auto"/>
        <w:ind w:left="709" w:right="557"/>
        <w:jc w:val="both"/>
        <w:rPr>
          <w:rFonts w:ascii="Times New Roman" w:hAnsi="Times New Roman" w:cs="Times New Roman"/>
          <w:color w:val="000000"/>
          <w:sz w:val="24"/>
          <w:szCs w:val="24"/>
        </w:rPr>
      </w:pPr>
      <w:r w:rsidRPr="00BC27BE">
        <w:rPr>
          <w:rFonts w:ascii="Times New Roman" w:hAnsi="Times New Roman" w:cs="Times New Roman"/>
          <w:color w:val="000000"/>
          <w:sz w:val="24"/>
          <w:szCs w:val="24"/>
        </w:rPr>
        <w:t xml:space="preserve">Manajemen </w:t>
      </w:r>
      <w:proofErr w:type="gramStart"/>
      <w:r w:rsidRPr="00BC27BE">
        <w:rPr>
          <w:rFonts w:ascii="Times New Roman" w:hAnsi="Times New Roman" w:cs="Times New Roman"/>
          <w:color w:val="000000"/>
          <w:sz w:val="24"/>
          <w:szCs w:val="24"/>
        </w:rPr>
        <w:t>keperawatan  merupakan</w:t>
      </w:r>
      <w:proofErr w:type="gramEnd"/>
      <w:r w:rsidRPr="00BC27BE">
        <w:rPr>
          <w:rFonts w:ascii="Times New Roman" w:hAnsi="Times New Roman" w:cs="Times New Roman"/>
          <w:color w:val="000000"/>
          <w:sz w:val="24"/>
          <w:szCs w:val="24"/>
        </w:rPr>
        <w:t xml:space="preserve"> proses yang terdiri dari perencanaan,pengorganisasian, pengaturan staf, pengarahan dan pengendaliaan antara yang satu dengan yang lain saling terkait. Dimana peran manajer tidak terlepas dari proses manajemen yang dilakukan antara lain dengan memperhatikan kesehatan mental personil perawat dengan upaya atau membuat panduan manajemen stress untuk mengatasi ketidak amanan dan kenyamanan lingkungan kerja psikis perawat  yang dapat menyebabkan stress.  Dengan latar belakang tersebut maka peneliti tertarik untuk mengkaji faktor – faktor apa saja yang membuat stress perawat di Unit Gawat Darurat RS X serta </w:t>
      </w:r>
      <w:proofErr w:type="gramStart"/>
      <w:r w:rsidRPr="00BC27BE">
        <w:rPr>
          <w:rFonts w:ascii="Times New Roman" w:hAnsi="Times New Roman" w:cs="Times New Roman"/>
          <w:color w:val="000000"/>
          <w:sz w:val="24"/>
          <w:szCs w:val="24"/>
        </w:rPr>
        <w:t>membuat  panduan</w:t>
      </w:r>
      <w:proofErr w:type="gramEnd"/>
      <w:r w:rsidRPr="00BC27BE">
        <w:rPr>
          <w:rFonts w:ascii="Times New Roman" w:hAnsi="Times New Roman" w:cs="Times New Roman"/>
          <w:color w:val="000000"/>
          <w:sz w:val="24"/>
          <w:szCs w:val="24"/>
        </w:rPr>
        <w:t xml:space="preserve"> manajemen stress di dalam menanggani  stress perawat.</w:t>
      </w:r>
    </w:p>
    <w:p w14:paraId="7004ECCF" w14:textId="77777777" w:rsidR="006074DB" w:rsidRDefault="006074DB" w:rsidP="006074DB">
      <w:pPr>
        <w:spacing w:line="360" w:lineRule="auto"/>
        <w:ind w:left="709"/>
        <w:jc w:val="both"/>
        <w:rPr>
          <w:rFonts w:ascii="Times New Roman" w:hAnsi="Times New Roman" w:cs="Times New Roman"/>
          <w:sz w:val="24"/>
          <w:szCs w:val="24"/>
        </w:rPr>
      </w:pPr>
    </w:p>
    <w:p w14:paraId="4832CE0D" w14:textId="77777777" w:rsidR="006074DB" w:rsidRDefault="006074DB" w:rsidP="006074DB">
      <w:pPr>
        <w:spacing w:line="360" w:lineRule="auto"/>
        <w:ind w:left="709"/>
        <w:jc w:val="both"/>
        <w:rPr>
          <w:rFonts w:ascii="Times New Roman" w:hAnsi="Times New Roman" w:cs="Times New Roman"/>
          <w:sz w:val="24"/>
          <w:szCs w:val="24"/>
        </w:rPr>
      </w:pPr>
    </w:p>
    <w:p w14:paraId="05CCEB10" w14:textId="77777777" w:rsidR="006074DB" w:rsidRPr="00BC27BE" w:rsidRDefault="006074DB" w:rsidP="006074DB">
      <w:pPr>
        <w:pStyle w:val="BodyText"/>
        <w:spacing w:line="360" w:lineRule="auto"/>
        <w:ind w:left="567" w:right="554"/>
        <w:rPr>
          <w:b/>
        </w:rPr>
      </w:pPr>
      <w:r w:rsidRPr="00BC27BE">
        <w:rPr>
          <w:b/>
        </w:rPr>
        <w:t>METODE METODE</w:t>
      </w:r>
    </w:p>
    <w:p w14:paraId="216289D3" w14:textId="77777777" w:rsidR="006074DB" w:rsidRPr="00BC27BE" w:rsidRDefault="006074DB" w:rsidP="006074DB">
      <w:pPr>
        <w:pStyle w:val="BodyText"/>
        <w:tabs>
          <w:tab w:val="left" w:pos="1924"/>
          <w:tab w:val="left" w:pos="2032"/>
          <w:tab w:val="left" w:pos="2967"/>
          <w:tab w:val="left" w:pos="3630"/>
          <w:tab w:val="left" w:pos="3831"/>
        </w:tabs>
        <w:spacing w:line="360" w:lineRule="auto"/>
        <w:ind w:left="567" w:right="391"/>
      </w:pPr>
      <w:proofErr w:type="gramStart"/>
      <w:r w:rsidRPr="00BC27BE">
        <w:t xml:space="preserve">Metode yang digunakan dalam penelitian adalah </w:t>
      </w:r>
      <w:r w:rsidRPr="00BC27BE">
        <w:rPr>
          <w:i/>
        </w:rPr>
        <w:t>study analysis</w:t>
      </w:r>
      <w:r w:rsidRPr="00BC27BE">
        <w:t>.</w:t>
      </w:r>
      <w:proofErr w:type="gramEnd"/>
      <w:r w:rsidRPr="00BC27BE">
        <w:t xml:space="preserve"> Analisa situasi menggunakan pendekatan diagram tulang ikan (</w:t>
      </w:r>
      <w:r w:rsidRPr="00BC27BE">
        <w:rPr>
          <w:i/>
        </w:rPr>
        <w:t>fishbone</w:t>
      </w:r>
      <w:r w:rsidRPr="00BC27BE">
        <w:t xml:space="preserve">) yang terdiri dari </w:t>
      </w:r>
      <w:r w:rsidRPr="00BC27BE">
        <w:rPr>
          <w:i/>
        </w:rPr>
        <w:t xml:space="preserve">man, material, method, machine, money, </w:t>
      </w:r>
      <w:r w:rsidRPr="00BC27BE">
        <w:t xml:space="preserve">dan </w:t>
      </w:r>
      <w:r w:rsidRPr="00BC27BE">
        <w:rPr>
          <w:i/>
        </w:rPr>
        <w:t>environtmen</w:t>
      </w:r>
      <w:r w:rsidRPr="00BC27BE">
        <w:t xml:space="preserve">. Data pengkajian mulai diidentifikasi sejak awal kegiatan residensi, yaitu melalui wawancara terhadap kepala bidang, kepala instalasi, kepala ruangan, komite keperawatan, dan staf keperawatan dan penyebaran quesioner kepada 30 orang perawat yang bersedia menjadi responen kuesioner yang mencakup beberapa pernyataan tentang penyebab stress terbagi menjadi beban kerja, faktor lingkungan serta stress itu sendiri. Wawancara yang dilakukan dengan pihak manajemen meliputi </w:t>
      </w:r>
      <w:r w:rsidRPr="00BC27BE">
        <w:rPr>
          <w:spacing w:val="-3"/>
        </w:rPr>
        <w:t xml:space="preserve">fungsi </w:t>
      </w:r>
      <w:r w:rsidRPr="00BC27BE">
        <w:t xml:space="preserve">manajemen keperawatan yang </w:t>
      </w:r>
      <w:r w:rsidRPr="00BC27BE">
        <w:rPr>
          <w:spacing w:val="-3"/>
        </w:rPr>
        <w:t xml:space="preserve">terdiri </w:t>
      </w:r>
      <w:r w:rsidRPr="00BC27BE">
        <w:t>dari perencanaan, pengorganisasian, ketenagaan,</w:t>
      </w:r>
      <w:r w:rsidRPr="00BC27BE">
        <w:tab/>
      </w:r>
    </w:p>
    <w:p w14:paraId="5C4E224A" w14:textId="77777777" w:rsidR="006074DB" w:rsidRPr="00BC27BE" w:rsidRDefault="006074DB" w:rsidP="006074DB">
      <w:pPr>
        <w:pStyle w:val="BodyText"/>
        <w:tabs>
          <w:tab w:val="left" w:pos="1924"/>
          <w:tab w:val="left" w:pos="2032"/>
          <w:tab w:val="left" w:pos="2967"/>
          <w:tab w:val="left" w:pos="3630"/>
          <w:tab w:val="left" w:pos="3831"/>
        </w:tabs>
        <w:spacing w:line="360" w:lineRule="auto"/>
        <w:ind w:left="567" w:right="391"/>
      </w:pPr>
      <w:proofErr w:type="gramStart"/>
      <w:r w:rsidRPr="00BC27BE">
        <w:t>pengarahan</w:t>
      </w:r>
      <w:proofErr w:type="gramEnd"/>
      <w:r w:rsidRPr="00BC27BE">
        <w:t>,</w:t>
      </w:r>
      <w:r w:rsidRPr="00BC27BE">
        <w:tab/>
      </w:r>
      <w:r w:rsidRPr="00BC27BE">
        <w:tab/>
      </w:r>
      <w:r w:rsidRPr="00BC27BE">
        <w:rPr>
          <w:spacing w:val="-6"/>
        </w:rPr>
        <w:t xml:space="preserve">dan </w:t>
      </w:r>
      <w:r w:rsidRPr="00BC27BE">
        <w:t xml:space="preserve">pengendalian serta peran </w:t>
      </w:r>
      <w:r w:rsidRPr="00BC27BE">
        <w:rPr>
          <w:spacing w:val="-3"/>
        </w:rPr>
        <w:t xml:space="preserve">manajemen </w:t>
      </w:r>
      <w:r w:rsidRPr="00BC27BE">
        <w:t xml:space="preserve">yang terdiri dari </w:t>
      </w:r>
      <w:r w:rsidRPr="00BC27BE">
        <w:rPr>
          <w:i/>
        </w:rPr>
        <w:t xml:space="preserve">figure </w:t>
      </w:r>
      <w:r w:rsidRPr="00BC27BE">
        <w:rPr>
          <w:i/>
          <w:spacing w:val="-4"/>
        </w:rPr>
        <w:t>head</w:t>
      </w:r>
      <w:r w:rsidRPr="00BC27BE">
        <w:rPr>
          <w:spacing w:val="-4"/>
        </w:rPr>
        <w:t xml:space="preserve">, </w:t>
      </w:r>
      <w:r w:rsidRPr="00BC27BE">
        <w:rPr>
          <w:i/>
        </w:rPr>
        <w:t>informational</w:t>
      </w:r>
      <w:r w:rsidRPr="00BC27BE">
        <w:t xml:space="preserve">, dan </w:t>
      </w:r>
      <w:r w:rsidRPr="00BC27BE">
        <w:rPr>
          <w:i/>
        </w:rPr>
        <w:t>decisional</w:t>
      </w:r>
      <w:r w:rsidRPr="00BC27BE">
        <w:t xml:space="preserve">. </w:t>
      </w:r>
    </w:p>
    <w:p w14:paraId="3C866B64" w14:textId="77777777" w:rsidR="006074DB" w:rsidRPr="00BC27BE" w:rsidRDefault="006074DB" w:rsidP="006074DB">
      <w:pPr>
        <w:pStyle w:val="BodyText"/>
        <w:tabs>
          <w:tab w:val="left" w:pos="1924"/>
          <w:tab w:val="left" w:pos="2032"/>
          <w:tab w:val="left" w:pos="2967"/>
          <w:tab w:val="left" w:pos="3630"/>
          <w:tab w:val="left" w:pos="3831"/>
        </w:tabs>
        <w:spacing w:line="360" w:lineRule="auto"/>
        <w:ind w:left="567" w:right="391"/>
      </w:pPr>
      <w:r w:rsidRPr="00BC27BE">
        <w:rPr>
          <w:spacing w:val="-3"/>
        </w:rPr>
        <w:t xml:space="preserve">Metode </w:t>
      </w:r>
      <w:r w:rsidRPr="00BC27BE">
        <w:t xml:space="preserve">wawancara dilakukan </w:t>
      </w:r>
      <w:r w:rsidRPr="00BC27BE">
        <w:rPr>
          <w:spacing w:val="-3"/>
        </w:rPr>
        <w:t xml:space="preserve">untuk </w:t>
      </w:r>
      <w:r w:rsidRPr="00BC27BE">
        <w:t>mengidentifikasi</w:t>
      </w:r>
      <w:r w:rsidRPr="00BC27BE">
        <w:tab/>
        <w:t xml:space="preserve"> </w:t>
      </w:r>
      <w:r w:rsidRPr="00BC27BE">
        <w:rPr>
          <w:spacing w:val="-3"/>
        </w:rPr>
        <w:t xml:space="preserve">penyebab </w:t>
      </w:r>
      <w:proofErr w:type="gramStart"/>
      <w:r w:rsidRPr="00BC27BE">
        <w:rPr>
          <w:spacing w:val="-3"/>
        </w:rPr>
        <w:t>apa</w:t>
      </w:r>
      <w:proofErr w:type="gramEnd"/>
      <w:r w:rsidRPr="00BC27BE">
        <w:rPr>
          <w:spacing w:val="-3"/>
        </w:rPr>
        <w:t xml:space="preserve"> saja yang dapat menimbulkan ketidak amanan dan kenyamanan lingkungan psikis perawat yang dapat menimbulkan stress </w:t>
      </w:r>
      <w:r w:rsidRPr="00BC27BE">
        <w:t xml:space="preserve">pada perawat. Studi ini merupakan inovasi yang </w:t>
      </w:r>
      <w:r w:rsidRPr="00BC27BE">
        <w:rPr>
          <w:spacing w:val="-3"/>
        </w:rPr>
        <w:t xml:space="preserve">dilegalkan </w:t>
      </w:r>
      <w:r w:rsidRPr="00BC27BE">
        <w:t xml:space="preserve">untuk mengumpulkan data </w:t>
      </w:r>
      <w:r w:rsidRPr="00BC27BE">
        <w:rPr>
          <w:spacing w:val="-6"/>
        </w:rPr>
        <w:t xml:space="preserve">dan </w:t>
      </w:r>
      <w:r w:rsidRPr="00BC27BE">
        <w:t xml:space="preserve">mempublikasikan hasil studi </w:t>
      </w:r>
      <w:r w:rsidRPr="00BC27BE">
        <w:rPr>
          <w:spacing w:val="-5"/>
        </w:rPr>
        <w:t xml:space="preserve">yang </w:t>
      </w:r>
      <w:r w:rsidRPr="00BC27BE">
        <w:t xml:space="preserve">dilakukan di RS X Jakarta  Studi ini menggunakan teori </w:t>
      </w:r>
      <w:r w:rsidRPr="00BC27BE">
        <w:rPr>
          <w:spacing w:val="-3"/>
        </w:rPr>
        <w:t xml:space="preserve">perubahan </w:t>
      </w:r>
      <w:r w:rsidRPr="00BC27BE">
        <w:t xml:space="preserve">menurut </w:t>
      </w:r>
      <w:sdt>
        <w:sdtPr>
          <w:id w:val="-2107263425"/>
          <w:citation/>
        </w:sdtPr>
        <w:sdtContent>
          <w:r w:rsidRPr="00BC27BE">
            <w:fldChar w:fldCharType="begin"/>
          </w:r>
          <w:r w:rsidRPr="00BC27BE">
            <w:instrText xml:space="preserve"> CITATION Lew97 \l 1033 </w:instrText>
          </w:r>
          <w:r w:rsidRPr="00BC27BE">
            <w:fldChar w:fldCharType="separate"/>
          </w:r>
          <w:r w:rsidRPr="00BC27BE">
            <w:rPr>
              <w:noProof/>
            </w:rPr>
            <w:t>(Lewin, 1997)</w:t>
          </w:r>
          <w:r w:rsidRPr="00BC27BE">
            <w:fldChar w:fldCharType="end"/>
          </w:r>
        </w:sdtContent>
      </w:sdt>
      <w:r w:rsidRPr="00BC27BE">
        <w:t xml:space="preserve"> yang terdiri dari 3 tahapan, yaitu pencairan (</w:t>
      </w:r>
      <w:r w:rsidRPr="00BC27BE">
        <w:rPr>
          <w:i/>
        </w:rPr>
        <w:t>unfreezing</w:t>
      </w:r>
      <w:r w:rsidRPr="00BC27BE">
        <w:t>), pergerakan (</w:t>
      </w:r>
      <w:r w:rsidRPr="00BC27BE">
        <w:rPr>
          <w:i/>
        </w:rPr>
        <w:t>movement</w:t>
      </w:r>
      <w:r w:rsidRPr="00BC27BE">
        <w:t>),dan pembekuan kembali (</w:t>
      </w:r>
      <w:r w:rsidRPr="00BC27BE">
        <w:rPr>
          <w:i/>
        </w:rPr>
        <w:t>refreezing</w:t>
      </w:r>
      <w:r w:rsidRPr="00BC27BE">
        <w:t xml:space="preserve">) (13). </w:t>
      </w:r>
      <w:proofErr w:type="gramStart"/>
      <w:r w:rsidRPr="00BC27BE">
        <w:rPr>
          <w:spacing w:val="-4"/>
        </w:rPr>
        <w:t xml:space="preserve">Tahap </w:t>
      </w:r>
      <w:r w:rsidRPr="00BC27BE">
        <w:t xml:space="preserve">pencairan meliputi pengumpulan data, diagnosis masalah, dan </w:t>
      </w:r>
      <w:r w:rsidRPr="00BC27BE">
        <w:rPr>
          <w:spacing w:val="-3"/>
        </w:rPr>
        <w:t xml:space="preserve">keputusan </w:t>
      </w:r>
      <w:r w:rsidRPr="00BC27BE">
        <w:t>perlunya melakukan perubahan.</w:t>
      </w:r>
      <w:proofErr w:type="gramEnd"/>
      <w:r w:rsidRPr="00BC27BE">
        <w:t xml:space="preserve"> </w:t>
      </w:r>
      <w:r w:rsidRPr="00BC27BE">
        <w:rPr>
          <w:spacing w:val="-4"/>
        </w:rPr>
        <w:t xml:space="preserve">Tahap </w:t>
      </w:r>
      <w:r w:rsidRPr="00BC27BE">
        <w:t xml:space="preserve">pergerakan terdiri dari menyusun </w:t>
      </w:r>
      <w:r w:rsidRPr="00BC27BE">
        <w:rPr>
          <w:spacing w:val="-4"/>
        </w:rPr>
        <w:t xml:space="preserve">POA, </w:t>
      </w:r>
      <w:r w:rsidRPr="00BC27BE">
        <w:t xml:space="preserve">membuat </w:t>
      </w:r>
      <w:proofErr w:type="gramStart"/>
      <w:r w:rsidRPr="00BC27BE">
        <w:t xml:space="preserve">rancangan  </w:t>
      </w:r>
      <w:r w:rsidRPr="00BC27BE">
        <w:rPr>
          <w:spacing w:val="-3"/>
        </w:rPr>
        <w:t>instrumen</w:t>
      </w:r>
      <w:proofErr w:type="gramEnd"/>
      <w:r w:rsidRPr="00BC27BE">
        <w:rPr>
          <w:spacing w:val="-3"/>
        </w:rPr>
        <w:t xml:space="preserve"> </w:t>
      </w:r>
      <w:r w:rsidRPr="00BC27BE">
        <w:t xml:space="preserve">supervisi, melakukan uji </w:t>
      </w:r>
      <w:r w:rsidRPr="00BC27BE">
        <w:rPr>
          <w:spacing w:val="-5"/>
        </w:rPr>
        <w:t xml:space="preserve">coba, </w:t>
      </w:r>
      <w:r w:rsidRPr="00BC27BE">
        <w:t xml:space="preserve">sosialisasi, dan simulasi. Tahap pembekuan kembali merupakan tahap menstabilkan perubahan sistem </w:t>
      </w:r>
      <w:proofErr w:type="gramStart"/>
      <w:r w:rsidRPr="00BC27BE">
        <w:rPr>
          <w:spacing w:val="-8"/>
        </w:rPr>
        <w:t xml:space="preserve">ke  </w:t>
      </w:r>
      <w:r w:rsidRPr="00BC27BE">
        <w:t>dalam</w:t>
      </w:r>
      <w:proofErr w:type="gramEnd"/>
      <w:r w:rsidRPr="00BC27BE">
        <w:t xml:space="preserve"> status</w:t>
      </w:r>
      <w:r w:rsidRPr="00BC27BE">
        <w:rPr>
          <w:spacing w:val="-1"/>
        </w:rPr>
        <w:t xml:space="preserve"> </w:t>
      </w:r>
      <w:r w:rsidRPr="00BC27BE">
        <w:t>quo.</w:t>
      </w:r>
    </w:p>
    <w:p w14:paraId="0BD2B47F" w14:textId="77777777" w:rsidR="006074DB" w:rsidRPr="00BC27BE" w:rsidRDefault="006074DB" w:rsidP="006074DB">
      <w:pPr>
        <w:pStyle w:val="BodyText"/>
        <w:spacing w:line="360" w:lineRule="auto"/>
        <w:ind w:right="554"/>
        <w:sectPr w:rsidR="006074DB" w:rsidRPr="00BC27BE" w:rsidSect="00BC27BE">
          <w:type w:val="continuous"/>
          <w:pgSz w:w="12240" w:h="15840"/>
          <w:pgMar w:top="1360" w:right="880" w:bottom="280" w:left="880" w:header="720" w:footer="720" w:gutter="0"/>
          <w:cols w:space="48"/>
        </w:sectPr>
      </w:pPr>
    </w:p>
    <w:p w14:paraId="2D632575" w14:textId="77777777" w:rsidR="006074DB" w:rsidRPr="00BC27BE" w:rsidRDefault="006074DB" w:rsidP="006074DB">
      <w:pPr>
        <w:pStyle w:val="BodyText"/>
        <w:spacing w:line="360" w:lineRule="auto"/>
        <w:ind w:right="554"/>
      </w:pPr>
    </w:p>
    <w:p w14:paraId="4FA0D19E" w14:textId="77777777" w:rsidR="006074DB" w:rsidRPr="00BC27BE" w:rsidRDefault="006074DB" w:rsidP="006074DB">
      <w:pPr>
        <w:pStyle w:val="BodyText"/>
        <w:spacing w:line="360" w:lineRule="auto"/>
        <w:ind w:left="567" w:right="556"/>
        <w:sectPr w:rsidR="006074DB" w:rsidRPr="00BC27BE" w:rsidSect="00BC27BE">
          <w:type w:val="continuous"/>
          <w:pgSz w:w="12240" w:h="15840"/>
          <w:pgMar w:top="1360" w:right="880" w:bottom="280" w:left="880" w:header="720" w:footer="720" w:gutter="0"/>
          <w:cols w:space="720"/>
        </w:sectPr>
      </w:pPr>
    </w:p>
    <w:p w14:paraId="67968B9D" w14:textId="77777777" w:rsidR="006074DB" w:rsidRPr="00BC27BE" w:rsidRDefault="006074DB" w:rsidP="006074DB">
      <w:pPr>
        <w:pStyle w:val="BodyText"/>
        <w:spacing w:line="360" w:lineRule="auto"/>
        <w:ind w:left="567" w:right="396"/>
      </w:pPr>
      <w:r w:rsidRPr="00BC27BE">
        <w:lastRenderedPageBreak/>
        <w:t>Data yang diperoleh kemudian di</w:t>
      </w:r>
      <w:r w:rsidRPr="00BC27BE">
        <w:rPr>
          <w:spacing w:val="-29"/>
        </w:rPr>
        <w:t xml:space="preserve"> </w:t>
      </w:r>
      <w:r w:rsidRPr="00BC27BE">
        <w:t xml:space="preserve">kumpulkan dan dianalisis dengan menggunakan diagram fishbone untuk menemukan masalah yang terjadi. </w:t>
      </w:r>
      <w:proofErr w:type="gramStart"/>
      <w:r w:rsidRPr="00BC27BE">
        <w:t>Setelah beberapa masalah</w:t>
      </w:r>
      <w:r w:rsidRPr="00BC27BE">
        <w:rPr>
          <w:spacing w:val="-35"/>
        </w:rPr>
        <w:t xml:space="preserve"> </w:t>
      </w:r>
      <w:r w:rsidRPr="00BC27BE">
        <w:t xml:space="preserve">ditemukan, dilakukan penetapan prioritas masalah </w:t>
      </w:r>
      <w:r w:rsidRPr="00BC27BE">
        <w:rPr>
          <w:spacing w:val="-3"/>
        </w:rPr>
        <w:t xml:space="preserve">untuk </w:t>
      </w:r>
      <w:r w:rsidRPr="00BC27BE">
        <w:t xml:space="preserve">menentukan strategi penyelesaian masalah menggunakan </w:t>
      </w:r>
      <w:r w:rsidRPr="00BC27BE">
        <w:rPr>
          <w:i/>
        </w:rPr>
        <w:t xml:space="preserve">plan of action </w:t>
      </w:r>
      <w:r w:rsidRPr="00BC27BE">
        <w:t>(POA).</w:t>
      </w:r>
      <w:proofErr w:type="gramEnd"/>
    </w:p>
    <w:p w14:paraId="1576F17C" w14:textId="77777777" w:rsidR="006074DB" w:rsidRPr="00BC27BE" w:rsidRDefault="006074DB" w:rsidP="006074DB">
      <w:pPr>
        <w:pStyle w:val="BodyText"/>
        <w:spacing w:line="360" w:lineRule="auto"/>
        <w:ind w:left="567" w:right="396"/>
      </w:pPr>
      <w:proofErr w:type="gramStart"/>
      <w:r w:rsidRPr="00BC27BE">
        <w:t>Kegiatan selanjutnya adalah melakukan implementasi berdasarkan rencana kegiatan yang sudah disusun di POA.</w:t>
      </w:r>
      <w:proofErr w:type="gramEnd"/>
      <w:r w:rsidRPr="00BC27BE">
        <w:t xml:space="preserve"> Implementasi tersebut berupa sosialisasi pelaksanaan panduan manajemen stress bersama perawat di RS X Jakarta dengan </w:t>
      </w:r>
      <w:proofErr w:type="gramStart"/>
      <w:r w:rsidRPr="00BC27BE">
        <w:t>tujuan  mengelola</w:t>
      </w:r>
      <w:proofErr w:type="gramEnd"/>
      <w:r w:rsidRPr="00BC27BE">
        <w:t xml:space="preserve"> stress agar tercipta koping yang adaptif yang bertujuan untuk menurunkan tingkat stress pada perawat.</w:t>
      </w:r>
    </w:p>
    <w:p w14:paraId="0F1AE7A9" w14:textId="77777777" w:rsidR="006074DB" w:rsidRPr="00BC27BE" w:rsidRDefault="006074DB" w:rsidP="006074DB">
      <w:pPr>
        <w:pStyle w:val="BodyText"/>
        <w:spacing w:line="360" w:lineRule="auto"/>
        <w:ind w:left="567" w:right="558"/>
      </w:pPr>
      <w:proofErr w:type="gramStart"/>
      <w:r w:rsidRPr="00BC27BE">
        <w:lastRenderedPageBreak/>
        <w:t>Pelaksanaan implementasi dilakukan secara daring.</w:t>
      </w:r>
      <w:proofErr w:type="gramEnd"/>
      <w:r w:rsidRPr="00BC27BE">
        <w:t xml:space="preserve"> </w:t>
      </w:r>
      <w:proofErr w:type="gramStart"/>
      <w:r w:rsidRPr="00BC27BE">
        <w:t>Hal ini disebabkan karena Indonesia masih dalam keadaan pandemic sehingga pertemuan secara langsung ditiadakan.</w:t>
      </w:r>
      <w:proofErr w:type="gramEnd"/>
      <w:r w:rsidRPr="00BC27BE">
        <w:t xml:space="preserve"> Tujuannya daring adalah untuk mengurangi penyebaran virus Corona</w:t>
      </w:r>
    </w:p>
    <w:p w14:paraId="6017A2C9" w14:textId="77777777" w:rsidR="006074DB" w:rsidRDefault="006074DB" w:rsidP="006074DB">
      <w:pPr>
        <w:spacing w:line="360" w:lineRule="auto"/>
        <w:ind w:left="709"/>
        <w:jc w:val="both"/>
        <w:rPr>
          <w:rFonts w:ascii="Times New Roman" w:hAnsi="Times New Roman" w:cs="Times New Roman"/>
          <w:sz w:val="24"/>
          <w:szCs w:val="24"/>
        </w:rPr>
      </w:pPr>
    </w:p>
    <w:p w14:paraId="3AEF014F" w14:textId="77777777" w:rsidR="006074DB" w:rsidRDefault="006074DB" w:rsidP="006074DB">
      <w:pPr>
        <w:spacing w:line="360" w:lineRule="auto"/>
        <w:ind w:left="709"/>
        <w:jc w:val="both"/>
        <w:rPr>
          <w:rFonts w:ascii="Times New Roman" w:hAnsi="Times New Roman" w:cs="Times New Roman"/>
          <w:sz w:val="24"/>
          <w:szCs w:val="24"/>
        </w:rPr>
      </w:pPr>
    </w:p>
    <w:p w14:paraId="720BBB1C" w14:textId="77777777" w:rsidR="006074DB" w:rsidRPr="00BC27BE" w:rsidRDefault="006074DB" w:rsidP="006074DB">
      <w:pPr>
        <w:pStyle w:val="Heading1"/>
        <w:spacing w:before="237"/>
        <w:ind w:firstLine="567"/>
      </w:pPr>
      <w:r w:rsidRPr="00BC27BE">
        <w:rPr>
          <w:bCs w:val="0"/>
        </w:rPr>
        <w:t>HASIL</w:t>
      </w:r>
    </w:p>
    <w:p w14:paraId="471617B5" w14:textId="77777777" w:rsidR="006074DB" w:rsidRPr="00BC27BE" w:rsidRDefault="006074DB" w:rsidP="006074DB">
      <w:pPr>
        <w:pStyle w:val="Heading2"/>
        <w:spacing w:before="0" w:line="360" w:lineRule="auto"/>
        <w:ind w:left="567"/>
        <w:rPr>
          <w:rFonts w:ascii="Times New Roman" w:hAnsi="Times New Roman" w:cs="Times New Roman"/>
          <w:sz w:val="24"/>
          <w:szCs w:val="24"/>
        </w:rPr>
      </w:pPr>
      <w:r w:rsidRPr="00BC27BE">
        <w:rPr>
          <w:rFonts w:ascii="Times New Roman" w:hAnsi="Times New Roman" w:cs="Times New Roman"/>
          <w:sz w:val="24"/>
          <w:szCs w:val="24"/>
        </w:rPr>
        <w:t>PENGKAJIAN</w:t>
      </w:r>
    </w:p>
    <w:p w14:paraId="3598623B" w14:textId="77777777" w:rsidR="006074DB" w:rsidRPr="00BC27BE" w:rsidRDefault="006074DB" w:rsidP="006074DB">
      <w:pPr>
        <w:pStyle w:val="BodyText"/>
        <w:spacing w:line="360" w:lineRule="auto"/>
        <w:ind w:left="567" w:right="39"/>
      </w:pPr>
      <w:r w:rsidRPr="00BC27BE">
        <w:t xml:space="preserve">Proses pengkajian awal dilakukan dengan metode wawancara bersama pihak manajer keperawatan rumah sakit X Jakarta. </w:t>
      </w:r>
      <w:proofErr w:type="gramStart"/>
      <w:r w:rsidRPr="00BC27BE">
        <w:t>Secara spesifik penulis mewawancarai beberapa kepala ruangan terkait keamanan dan kenyamanan lingkungan kerja psikis perawat.</w:t>
      </w:r>
      <w:proofErr w:type="gramEnd"/>
      <w:r w:rsidRPr="00BC27BE">
        <w:t xml:space="preserve"> Penulis mendapatkan gambaran </w:t>
      </w:r>
      <w:r w:rsidRPr="00BC27BE">
        <w:rPr>
          <w:spacing w:val="-3"/>
        </w:rPr>
        <w:t>mengenai</w:t>
      </w:r>
      <w:r w:rsidRPr="00BC27BE">
        <w:t xml:space="preserve"> keadaan umum secara global tentang faktorb- faktor yang dapat membuat psikis perawat pada saat ini dan secara </w:t>
      </w:r>
      <w:r w:rsidRPr="00BC27BE">
        <w:rPr>
          <w:spacing w:val="-3"/>
        </w:rPr>
        <w:t xml:space="preserve">umum </w:t>
      </w:r>
      <w:r w:rsidRPr="00BC27BE">
        <w:t>penanggan atau tindak lanjut dari personil yang teridentifikasi mengalami psikis sudah berjalan dengan baik sudah ada panduan upaya peningkatan keamanan dan kenyamanan lingkungan kerja psikis perawat, sudah ada konseling  dengan psikolog , belum ada panduan manajemen stress sehingga   kegiatan tersebut tidak terjadwal secara  kontinue hanya bersifat isendetil .</w:t>
      </w:r>
    </w:p>
    <w:p w14:paraId="31FD455B" w14:textId="77777777" w:rsidR="006074DB" w:rsidRPr="00BC27BE" w:rsidRDefault="006074DB" w:rsidP="006074DB">
      <w:pPr>
        <w:pStyle w:val="BodyText"/>
        <w:spacing w:line="360" w:lineRule="auto"/>
        <w:ind w:right="39"/>
      </w:pPr>
    </w:p>
    <w:p w14:paraId="5C5A7851" w14:textId="77777777" w:rsidR="006074DB" w:rsidRPr="00BC27BE" w:rsidRDefault="006074DB" w:rsidP="006074DB">
      <w:pPr>
        <w:pStyle w:val="BodyText"/>
        <w:spacing w:line="360" w:lineRule="auto"/>
        <w:ind w:right="39" w:firstLine="567"/>
      </w:pPr>
      <w:r w:rsidRPr="00BC27BE">
        <w:t xml:space="preserve"> Berdasarkan hasil wawancara tersebut, penulis mendatat data sebagai </w:t>
      </w:r>
      <w:proofErr w:type="gramStart"/>
      <w:r w:rsidRPr="00BC27BE">
        <w:t>berikut :</w:t>
      </w:r>
      <w:proofErr w:type="gramEnd"/>
    </w:p>
    <w:p w14:paraId="15C6A77A" w14:textId="77777777" w:rsidR="006074DB" w:rsidRPr="00BC27BE" w:rsidRDefault="006074DB" w:rsidP="006074DB">
      <w:pPr>
        <w:pStyle w:val="ListParagraph"/>
        <w:spacing w:line="360" w:lineRule="auto"/>
        <w:ind w:left="851" w:hanging="284"/>
        <w:jc w:val="both"/>
        <w:rPr>
          <w:b/>
          <w:bCs/>
          <w:iCs/>
          <w:szCs w:val="24"/>
        </w:rPr>
      </w:pPr>
      <w:r w:rsidRPr="00BC27BE">
        <w:rPr>
          <w:b/>
          <w:bCs/>
          <w:iCs/>
          <w:szCs w:val="24"/>
        </w:rPr>
        <w:t>Hasil wawancara</w:t>
      </w:r>
    </w:p>
    <w:p w14:paraId="0113A3F4" w14:textId="77777777" w:rsidR="006074DB" w:rsidRPr="00BC27BE" w:rsidRDefault="006074DB" w:rsidP="006074DB">
      <w:pPr>
        <w:pStyle w:val="ListParagraph"/>
        <w:numPr>
          <w:ilvl w:val="0"/>
          <w:numId w:val="15"/>
        </w:numPr>
        <w:tabs>
          <w:tab w:val="clear" w:pos="720"/>
          <w:tab w:val="num" w:pos="1418"/>
        </w:tabs>
        <w:spacing w:line="360" w:lineRule="auto"/>
        <w:ind w:left="851" w:hanging="284"/>
        <w:jc w:val="both"/>
        <w:rPr>
          <w:iCs/>
          <w:szCs w:val="24"/>
        </w:rPr>
      </w:pPr>
      <w:r w:rsidRPr="00BC27BE">
        <w:rPr>
          <w:iCs/>
          <w:szCs w:val="24"/>
        </w:rPr>
        <w:t>Kelelahan penggunaan Hazmat ( 4 -  5 jam / shiff )</w:t>
      </w:r>
    </w:p>
    <w:p w14:paraId="698576B2" w14:textId="77777777" w:rsidR="006074DB" w:rsidRPr="00BC27BE" w:rsidRDefault="006074DB" w:rsidP="006074DB">
      <w:pPr>
        <w:pStyle w:val="ListParagraph"/>
        <w:numPr>
          <w:ilvl w:val="0"/>
          <w:numId w:val="15"/>
        </w:numPr>
        <w:tabs>
          <w:tab w:val="clear" w:pos="720"/>
          <w:tab w:val="num" w:pos="1418"/>
        </w:tabs>
        <w:spacing w:line="360" w:lineRule="auto"/>
        <w:ind w:left="851" w:hanging="284"/>
        <w:jc w:val="both"/>
        <w:rPr>
          <w:iCs/>
          <w:szCs w:val="24"/>
        </w:rPr>
      </w:pPr>
      <w:r w:rsidRPr="00BC27BE">
        <w:rPr>
          <w:iCs/>
          <w:szCs w:val="24"/>
        </w:rPr>
        <w:t>Sistem penugasan nya menggunakan ATS ( Australasian Triase Scale )</w:t>
      </w:r>
    </w:p>
    <w:p w14:paraId="40276734" w14:textId="77777777" w:rsidR="006074DB" w:rsidRPr="00BC27BE" w:rsidRDefault="006074DB" w:rsidP="006074DB">
      <w:pPr>
        <w:pStyle w:val="ListParagraph"/>
        <w:numPr>
          <w:ilvl w:val="0"/>
          <w:numId w:val="15"/>
        </w:numPr>
        <w:tabs>
          <w:tab w:val="clear" w:pos="720"/>
          <w:tab w:val="num" w:pos="1418"/>
        </w:tabs>
        <w:spacing w:line="360" w:lineRule="auto"/>
        <w:ind w:left="851" w:hanging="284"/>
        <w:jc w:val="both"/>
        <w:rPr>
          <w:iCs/>
          <w:szCs w:val="24"/>
        </w:rPr>
      </w:pPr>
      <w:r w:rsidRPr="00BC27BE">
        <w:rPr>
          <w:szCs w:val="24"/>
        </w:rPr>
        <w:t>Jumlah personil IGD 29 ( Pra PK 1, PK 1 :9 org, Pk 2; 7 org,Pk 3; 11 org,Pk IV ;1)</w:t>
      </w:r>
    </w:p>
    <w:p w14:paraId="42AF0158" w14:textId="77777777" w:rsidR="006074DB" w:rsidRPr="00BC27BE" w:rsidRDefault="006074DB" w:rsidP="006074DB">
      <w:pPr>
        <w:pStyle w:val="ListParagraph"/>
        <w:numPr>
          <w:ilvl w:val="0"/>
          <w:numId w:val="15"/>
        </w:numPr>
        <w:tabs>
          <w:tab w:val="clear" w:pos="720"/>
          <w:tab w:val="num" w:pos="1418"/>
        </w:tabs>
        <w:spacing w:line="360" w:lineRule="auto"/>
        <w:ind w:left="851" w:hanging="284"/>
        <w:jc w:val="both"/>
        <w:rPr>
          <w:iCs/>
          <w:szCs w:val="24"/>
        </w:rPr>
      </w:pPr>
      <w:r w:rsidRPr="00BC27BE">
        <w:rPr>
          <w:iCs/>
          <w:szCs w:val="24"/>
        </w:rPr>
        <w:t xml:space="preserve">Beban kerja yang tinggi </w:t>
      </w:r>
    </w:p>
    <w:p w14:paraId="4ED3636F" w14:textId="77777777" w:rsidR="006074DB" w:rsidRPr="00BC27BE" w:rsidRDefault="006074DB" w:rsidP="006074DB">
      <w:pPr>
        <w:pStyle w:val="ListParagraph"/>
        <w:numPr>
          <w:ilvl w:val="0"/>
          <w:numId w:val="15"/>
        </w:numPr>
        <w:tabs>
          <w:tab w:val="clear" w:pos="720"/>
          <w:tab w:val="num" w:pos="1418"/>
        </w:tabs>
        <w:spacing w:line="360" w:lineRule="auto"/>
        <w:ind w:left="851" w:hanging="284"/>
        <w:jc w:val="both"/>
        <w:rPr>
          <w:iCs/>
          <w:szCs w:val="24"/>
        </w:rPr>
      </w:pPr>
      <w:r w:rsidRPr="00BC27BE">
        <w:rPr>
          <w:iCs/>
          <w:szCs w:val="24"/>
        </w:rPr>
        <w:t>Belum optimalnya  keamanan lingkungan kerja perawat.</w:t>
      </w:r>
    </w:p>
    <w:p w14:paraId="1E9A8AB1" w14:textId="77777777" w:rsidR="006074DB" w:rsidRPr="00BC27BE" w:rsidRDefault="006074DB" w:rsidP="006074DB">
      <w:pPr>
        <w:pStyle w:val="ListParagraph"/>
        <w:numPr>
          <w:ilvl w:val="0"/>
          <w:numId w:val="15"/>
        </w:numPr>
        <w:tabs>
          <w:tab w:val="clear" w:pos="720"/>
        </w:tabs>
        <w:spacing w:line="360" w:lineRule="auto"/>
        <w:ind w:left="851" w:hanging="284"/>
        <w:jc w:val="both"/>
        <w:rPr>
          <w:iCs/>
          <w:szCs w:val="24"/>
        </w:rPr>
      </w:pPr>
      <w:r w:rsidRPr="00BC27BE">
        <w:rPr>
          <w:iCs/>
          <w:szCs w:val="24"/>
        </w:rPr>
        <w:t>Rumah Sakit Harapan Ibu dan Anak merupakan salah satu  rumah sakit rujukan Covid 19 jumlah tempat tidur awal hanya 6  untuk kasus Covid sekarang bertambah menjadi 20 Ttenpat sehingga jumlah keseluruhan menjadi 271 tempat tdur dengan perbandingan antara pasien dengan perawat  6 : 1</w:t>
      </w:r>
    </w:p>
    <w:p w14:paraId="29C77B53" w14:textId="77777777" w:rsidR="006074DB" w:rsidRPr="00BC27BE" w:rsidRDefault="006074DB" w:rsidP="006074DB">
      <w:pPr>
        <w:pStyle w:val="ListParagraph"/>
        <w:numPr>
          <w:ilvl w:val="0"/>
          <w:numId w:val="15"/>
        </w:numPr>
        <w:tabs>
          <w:tab w:val="clear" w:pos="720"/>
        </w:tabs>
        <w:spacing w:line="360" w:lineRule="auto"/>
        <w:ind w:left="851" w:hanging="284"/>
        <w:jc w:val="both"/>
        <w:rPr>
          <w:iCs/>
          <w:szCs w:val="24"/>
        </w:rPr>
      </w:pPr>
      <w:r w:rsidRPr="00BC27BE">
        <w:rPr>
          <w:iCs/>
          <w:szCs w:val="24"/>
        </w:rPr>
        <w:t>Alur dinas belum berjalan optimal dimana setelah 4 jam perawat dinas di ruang Covid 19 selanjutnya 4 jam kemudian  dinas di ruang Non covid.</w:t>
      </w:r>
    </w:p>
    <w:p w14:paraId="64D2DC84" w14:textId="77777777" w:rsidR="006074DB" w:rsidRPr="00BC27BE" w:rsidRDefault="006074DB" w:rsidP="006074DB">
      <w:pPr>
        <w:pStyle w:val="ListParagraph"/>
        <w:numPr>
          <w:ilvl w:val="0"/>
          <w:numId w:val="15"/>
        </w:numPr>
        <w:tabs>
          <w:tab w:val="clear" w:pos="720"/>
        </w:tabs>
        <w:spacing w:line="360" w:lineRule="auto"/>
        <w:ind w:left="851" w:hanging="284"/>
        <w:jc w:val="both"/>
        <w:rPr>
          <w:iCs/>
          <w:szCs w:val="24"/>
        </w:rPr>
      </w:pPr>
      <w:r w:rsidRPr="00BC27BE">
        <w:rPr>
          <w:iCs/>
          <w:szCs w:val="24"/>
        </w:rPr>
        <w:t xml:space="preserve"> program family gatring sudah terlaksana (off selama ada covid 19)</w:t>
      </w:r>
    </w:p>
    <w:p w14:paraId="0862AB18" w14:textId="77777777" w:rsidR="006074DB" w:rsidRPr="00BC27BE" w:rsidRDefault="006074DB" w:rsidP="006074DB">
      <w:pPr>
        <w:pStyle w:val="ListParagraph"/>
        <w:numPr>
          <w:ilvl w:val="0"/>
          <w:numId w:val="15"/>
        </w:numPr>
        <w:tabs>
          <w:tab w:val="clear" w:pos="720"/>
        </w:tabs>
        <w:spacing w:line="360" w:lineRule="auto"/>
        <w:ind w:left="851" w:hanging="284"/>
        <w:jc w:val="both"/>
        <w:rPr>
          <w:iCs/>
          <w:szCs w:val="24"/>
        </w:rPr>
      </w:pPr>
      <w:r w:rsidRPr="00BC27BE">
        <w:rPr>
          <w:iCs/>
          <w:szCs w:val="24"/>
        </w:rPr>
        <w:lastRenderedPageBreak/>
        <w:t>Program senam bersama  telah terlaksana (off selama ada covid 19)</w:t>
      </w:r>
    </w:p>
    <w:p w14:paraId="4C4A63DA" w14:textId="77777777" w:rsidR="006074DB" w:rsidRPr="00BC27BE" w:rsidRDefault="006074DB" w:rsidP="006074DB">
      <w:pPr>
        <w:pStyle w:val="ListParagraph"/>
        <w:widowControl w:val="0"/>
        <w:numPr>
          <w:ilvl w:val="0"/>
          <w:numId w:val="15"/>
        </w:numPr>
        <w:tabs>
          <w:tab w:val="clear" w:pos="720"/>
          <w:tab w:val="num" w:pos="851"/>
        </w:tabs>
        <w:autoSpaceDE w:val="0"/>
        <w:autoSpaceDN w:val="0"/>
        <w:spacing w:line="360" w:lineRule="auto"/>
        <w:ind w:left="851" w:hanging="284"/>
        <w:contextualSpacing w:val="0"/>
        <w:rPr>
          <w:szCs w:val="24"/>
        </w:rPr>
      </w:pPr>
      <w:r w:rsidRPr="00BC27BE">
        <w:rPr>
          <w:szCs w:val="24"/>
        </w:rPr>
        <w:t>Takut/cemas terhadap covid 19 (28%)</w:t>
      </w:r>
    </w:p>
    <w:p w14:paraId="665FAFB4" w14:textId="0D6A46D6" w:rsidR="006074DB" w:rsidRPr="006074DB" w:rsidRDefault="006074DB" w:rsidP="006074DB">
      <w:pPr>
        <w:pStyle w:val="ListParagraph"/>
        <w:widowControl w:val="0"/>
        <w:numPr>
          <w:ilvl w:val="0"/>
          <w:numId w:val="15"/>
        </w:numPr>
        <w:tabs>
          <w:tab w:val="clear" w:pos="720"/>
          <w:tab w:val="num" w:pos="851"/>
        </w:tabs>
        <w:autoSpaceDE w:val="0"/>
        <w:autoSpaceDN w:val="0"/>
        <w:spacing w:line="360" w:lineRule="auto"/>
        <w:ind w:left="851" w:hanging="284"/>
        <w:contextualSpacing w:val="0"/>
        <w:rPr>
          <w:szCs w:val="24"/>
        </w:rPr>
      </w:pPr>
      <w:r w:rsidRPr="00BC27BE">
        <w:rPr>
          <w:szCs w:val="24"/>
        </w:rPr>
        <w:t>Kecemasan terhadap keluarga  akan tertular (56%)</w:t>
      </w:r>
    </w:p>
    <w:p w14:paraId="7FE47E5A" w14:textId="77777777" w:rsidR="006074DB" w:rsidRPr="00BC27BE" w:rsidRDefault="006074DB" w:rsidP="006074DB">
      <w:pPr>
        <w:pStyle w:val="ListParagraph"/>
        <w:spacing w:line="360" w:lineRule="auto"/>
        <w:ind w:left="567"/>
        <w:jc w:val="both"/>
        <w:rPr>
          <w:iCs/>
          <w:szCs w:val="24"/>
        </w:rPr>
      </w:pPr>
      <w:r w:rsidRPr="00BC27BE">
        <w:rPr>
          <w:b/>
          <w:iCs/>
          <w:szCs w:val="24"/>
        </w:rPr>
        <w:t>Hasil G Form</w:t>
      </w:r>
      <w:r w:rsidRPr="00BC27BE">
        <w:rPr>
          <w:iCs/>
          <w:szCs w:val="24"/>
        </w:rPr>
        <w:t xml:space="preserve"> terkait factor penyebab ketidak amanan dan kenyamanan psikis / penyebab factor terjadinya stress perawat di dapat data sebagai berikut : </w:t>
      </w:r>
    </w:p>
    <w:p w14:paraId="7BD04D76" w14:textId="77777777" w:rsidR="006074DB" w:rsidRPr="006074DB" w:rsidRDefault="006074DB" w:rsidP="006074DB">
      <w:pPr>
        <w:spacing w:line="360" w:lineRule="auto"/>
        <w:jc w:val="both"/>
        <w:rPr>
          <w:iCs/>
          <w:szCs w:val="24"/>
        </w:rPr>
        <w:sectPr w:rsidR="006074DB" w:rsidRPr="006074DB" w:rsidSect="00BC27BE">
          <w:type w:val="continuous"/>
          <w:pgSz w:w="12240" w:h="15840"/>
          <w:pgMar w:top="1360" w:right="880" w:bottom="280" w:left="880" w:header="720" w:footer="720" w:gutter="0"/>
          <w:cols w:space="48"/>
        </w:sectPr>
      </w:pPr>
    </w:p>
    <w:p w14:paraId="6E9C0CF5" w14:textId="77777777" w:rsidR="006074DB" w:rsidRPr="00BC27BE" w:rsidRDefault="006074DB" w:rsidP="006074DB">
      <w:pPr>
        <w:spacing w:line="360" w:lineRule="auto"/>
        <w:jc w:val="both"/>
        <w:rPr>
          <w:rFonts w:ascii="Times New Roman" w:hAnsi="Times New Roman" w:cs="Times New Roman"/>
          <w:iCs/>
          <w:sz w:val="24"/>
          <w:szCs w:val="24"/>
        </w:rPr>
      </w:pPr>
    </w:p>
    <w:p w14:paraId="73AA141A" w14:textId="77777777" w:rsidR="006074DB" w:rsidRPr="00BC27BE" w:rsidRDefault="006074DB" w:rsidP="006074DB">
      <w:pPr>
        <w:pStyle w:val="ListParagraph"/>
        <w:spacing w:line="360" w:lineRule="auto"/>
        <w:ind w:left="567"/>
        <w:jc w:val="both"/>
        <w:rPr>
          <w:b/>
          <w:iCs/>
          <w:szCs w:val="24"/>
        </w:rPr>
      </w:pPr>
      <w:r w:rsidRPr="00BC27BE">
        <w:rPr>
          <w:b/>
          <w:iCs/>
          <w:szCs w:val="24"/>
        </w:rPr>
        <w:t>Faktor Beban Kerja</w:t>
      </w:r>
    </w:p>
    <w:p w14:paraId="5ED22872" w14:textId="77777777" w:rsidR="006074DB" w:rsidRPr="00BC27BE" w:rsidRDefault="006074DB" w:rsidP="006074DB">
      <w:pPr>
        <w:pStyle w:val="ListParagraph"/>
        <w:spacing w:line="360" w:lineRule="auto"/>
        <w:ind w:left="567"/>
        <w:jc w:val="both"/>
        <w:rPr>
          <w:b/>
          <w:iCs/>
          <w:szCs w:val="24"/>
        </w:rPr>
      </w:pPr>
    </w:p>
    <w:p w14:paraId="3F66991F" w14:textId="77777777" w:rsidR="006074DB" w:rsidRPr="00BC27BE" w:rsidRDefault="006074DB" w:rsidP="006074DB">
      <w:pPr>
        <w:pStyle w:val="ListParagraph"/>
        <w:spacing w:line="360" w:lineRule="auto"/>
        <w:ind w:left="567"/>
        <w:jc w:val="both"/>
        <w:rPr>
          <w:b/>
          <w:iCs/>
          <w:szCs w:val="24"/>
        </w:rPr>
      </w:pPr>
      <w:r w:rsidRPr="00BC27BE">
        <w:rPr>
          <w:szCs w:val="24"/>
          <w:lang w:val="en-US"/>
        </w:rPr>
        <w:drawing>
          <wp:inline distT="0" distB="0" distL="0" distR="0" wp14:anchorId="75A30E35" wp14:editId="0B64EBF6">
            <wp:extent cx="5572664" cy="3605841"/>
            <wp:effectExtent l="0" t="0" r="9525"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0D0FD4" w14:textId="77777777" w:rsidR="006074DB" w:rsidRPr="00BC27BE" w:rsidRDefault="006074DB" w:rsidP="006074DB">
      <w:pPr>
        <w:pStyle w:val="ListParagraph"/>
        <w:spacing w:line="360" w:lineRule="auto"/>
        <w:ind w:left="567"/>
        <w:jc w:val="both"/>
        <w:rPr>
          <w:b/>
          <w:iCs/>
          <w:szCs w:val="24"/>
        </w:rPr>
      </w:pPr>
    </w:p>
    <w:p w14:paraId="3625227D" w14:textId="77777777" w:rsidR="006074DB" w:rsidRPr="00BC27BE" w:rsidRDefault="006074DB" w:rsidP="006074DB">
      <w:pPr>
        <w:pStyle w:val="ListParagraph"/>
        <w:spacing w:line="360" w:lineRule="auto"/>
        <w:ind w:left="567"/>
        <w:jc w:val="both"/>
        <w:rPr>
          <w:b/>
          <w:iCs/>
          <w:szCs w:val="24"/>
        </w:rPr>
      </w:pPr>
    </w:p>
    <w:p w14:paraId="49A8F385" w14:textId="77777777" w:rsidR="006074DB" w:rsidRPr="00BC27BE" w:rsidRDefault="006074DB" w:rsidP="006074DB">
      <w:pPr>
        <w:pStyle w:val="ListParagraph"/>
        <w:spacing w:line="360" w:lineRule="auto"/>
        <w:ind w:left="567"/>
        <w:jc w:val="both"/>
        <w:rPr>
          <w:b/>
          <w:iCs/>
          <w:szCs w:val="24"/>
        </w:rPr>
      </w:pPr>
      <w:r w:rsidRPr="00BC27BE">
        <w:rPr>
          <w:szCs w:val="24"/>
          <w:lang w:val="en-US"/>
        </w:rPr>
        <w:lastRenderedPageBreak/>
        <w:drawing>
          <wp:inline distT="0" distB="0" distL="0" distR="0" wp14:anchorId="39BCF4A4" wp14:editId="2101FADE">
            <wp:extent cx="5731329" cy="3343275"/>
            <wp:effectExtent l="0" t="0" r="317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193148C" w14:textId="77777777" w:rsidR="006074DB" w:rsidRPr="00BC27BE" w:rsidRDefault="006074DB" w:rsidP="006074DB">
      <w:pPr>
        <w:spacing w:line="360" w:lineRule="auto"/>
        <w:ind w:left="567"/>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
    <w:p w14:paraId="328839E5" w14:textId="77777777" w:rsidR="006074DB" w:rsidRPr="00BC27BE" w:rsidRDefault="006074DB" w:rsidP="006074DB">
      <w:pPr>
        <w:spacing w:line="360" w:lineRule="auto"/>
        <w:ind w:left="567"/>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roofErr w:type="gramStart"/>
      <w:r w:rsidRPr="00BC27BE">
        <w:rPr>
          <w:rFonts w:ascii="Times New Roman" w:hAnsi="Times New Roman" w:cs="Times New Roman"/>
          <w:sz w:val="24"/>
          <w:szCs w:val="24"/>
        </w:rPr>
        <w:lastRenderedPageBreak/>
        <w:t>Pada bagian pertama kuesioner Self Assessment ini, terdapat beberapa sampel yang menjawab “Setuju” dan “Sangat Setuju</w:t>
      </w:r>
      <w:r w:rsidRPr="00BC27BE">
        <w:rPr>
          <w:rFonts w:ascii="Times New Roman" w:hAnsi="Times New Roman" w:cs="Times New Roman"/>
          <w:b/>
          <w:sz w:val="24"/>
          <w:szCs w:val="24"/>
        </w:rPr>
        <w:t>”.</w:t>
      </w:r>
      <w:proofErr w:type="gramEnd"/>
      <w:r w:rsidRPr="00BC27BE">
        <w:rPr>
          <w:rFonts w:ascii="Times New Roman" w:hAnsi="Times New Roman" w:cs="Times New Roman"/>
          <w:b/>
          <w:sz w:val="24"/>
          <w:szCs w:val="24"/>
        </w:rPr>
        <w:t xml:space="preserve"> </w:t>
      </w:r>
      <w:proofErr w:type="gramStart"/>
      <w:r w:rsidRPr="00BC27BE">
        <w:rPr>
          <w:rFonts w:ascii="Times New Roman" w:hAnsi="Times New Roman" w:cs="Times New Roman"/>
          <w:b/>
          <w:sz w:val="24"/>
          <w:szCs w:val="24"/>
        </w:rPr>
        <w:t>32%</w:t>
      </w:r>
      <w:r w:rsidRPr="00BC27BE">
        <w:rPr>
          <w:rFonts w:ascii="Times New Roman" w:hAnsi="Times New Roman" w:cs="Times New Roman"/>
          <w:sz w:val="24"/>
          <w:szCs w:val="24"/>
        </w:rPr>
        <w:t xml:space="preserve"> sampel merasa setuju bila pekerjaan yang diberikan terlalu berat, dan 4 % sampel merasa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28%</w:t>
      </w:r>
      <w:r w:rsidRPr="00BC27BE">
        <w:rPr>
          <w:rFonts w:ascii="Times New Roman" w:hAnsi="Times New Roman" w:cs="Times New Roman"/>
          <w:sz w:val="24"/>
          <w:szCs w:val="24"/>
        </w:rPr>
        <w:t xml:space="preserve"> sampel merasa setuju pekerjaan yang diberikan terlalu banyak, dan 4% merasa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44%</w:t>
      </w:r>
      <w:r w:rsidRPr="00BC27BE">
        <w:rPr>
          <w:rFonts w:ascii="Times New Roman" w:hAnsi="Times New Roman" w:cs="Times New Roman"/>
          <w:sz w:val="24"/>
          <w:szCs w:val="24"/>
        </w:rPr>
        <w:t xml:space="preserve"> sampel setuju tuntutan keluarga pasien terlalu banyak dan 4%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28%</w:t>
      </w:r>
      <w:r w:rsidRPr="00BC27BE">
        <w:rPr>
          <w:rFonts w:ascii="Times New Roman" w:hAnsi="Times New Roman" w:cs="Times New Roman"/>
          <w:sz w:val="24"/>
          <w:szCs w:val="24"/>
        </w:rPr>
        <w:t xml:space="preserve"> sampel merasa setuju bahwa tuntutan pimpinan rumah sakit terlalu banyak, dan 4%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20%</w:t>
      </w:r>
      <w:r w:rsidRPr="00BC27BE">
        <w:rPr>
          <w:rFonts w:ascii="Times New Roman" w:hAnsi="Times New Roman" w:cs="Times New Roman"/>
          <w:sz w:val="24"/>
          <w:szCs w:val="24"/>
        </w:rPr>
        <w:t xml:space="preserve"> sampel setuju merasa kurang nyaman terhadap tuntutan keluarga pasien, dan 4%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sz w:val="24"/>
          <w:szCs w:val="24"/>
        </w:rPr>
        <w:t>4% sampel merasa bosan bila harus observasi pasien setiap jam.</w:t>
      </w:r>
      <w:proofErr w:type="gramEnd"/>
      <w:r w:rsidRPr="00BC27BE">
        <w:rPr>
          <w:rFonts w:ascii="Times New Roman" w:hAnsi="Times New Roman" w:cs="Times New Roman"/>
          <w:sz w:val="24"/>
          <w:szCs w:val="24"/>
        </w:rPr>
        <w:t xml:space="preserve"> </w:t>
      </w:r>
      <w:r w:rsidRPr="00BC27BE">
        <w:rPr>
          <w:rFonts w:ascii="Times New Roman" w:hAnsi="Times New Roman" w:cs="Times New Roman"/>
          <w:b/>
          <w:sz w:val="24"/>
          <w:szCs w:val="24"/>
        </w:rPr>
        <w:t>44%</w:t>
      </w:r>
      <w:r w:rsidRPr="00BC27BE">
        <w:rPr>
          <w:rFonts w:ascii="Times New Roman" w:hAnsi="Times New Roman" w:cs="Times New Roman"/>
          <w:sz w:val="24"/>
          <w:szCs w:val="24"/>
        </w:rPr>
        <w:t xml:space="preserve"> sampel setuju </w:t>
      </w:r>
      <w:proofErr w:type="gramStart"/>
      <w:r w:rsidRPr="00BC27BE">
        <w:rPr>
          <w:rFonts w:ascii="Times New Roman" w:hAnsi="Times New Roman" w:cs="Times New Roman"/>
          <w:sz w:val="24"/>
          <w:szCs w:val="24"/>
        </w:rPr>
        <w:t>bila  selalu</w:t>
      </w:r>
      <w:proofErr w:type="gramEnd"/>
      <w:r w:rsidRPr="00BC27BE">
        <w:rPr>
          <w:rFonts w:ascii="Times New Roman" w:hAnsi="Times New Roman" w:cs="Times New Roman"/>
          <w:sz w:val="24"/>
          <w:szCs w:val="24"/>
        </w:rPr>
        <w:t xml:space="preserve"> dituntut dapat mengambil keputusan yang tepat setiap saat, dan 16% sangat setuju. </w:t>
      </w:r>
      <w:proofErr w:type="gramStart"/>
      <w:r w:rsidRPr="00BC27BE">
        <w:rPr>
          <w:rFonts w:ascii="Times New Roman" w:hAnsi="Times New Roman" w:cs="Times New Roman"/>
          <w:sz w:val="24"/>
          <w:szCs w:val="24"/>
        </w:rPr>
        <w:t>Sementara itu, tidak ada satupun sampel yang setuju atau sangat setuju merasa jenuh dan bosan dengan tugas pemberian obat secara tepat wakt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56%</w:t>
      </w:r>
      <w:r w:rsidRPr="00BC27BE">
        <w:rPr>
          <w:rFonts w:ascii="Times New Roman" w:hAnsi="Times New Roman" w:cs="Times New Roman"/>
          <w:sz w:val="24"/>
          <w:szCs w:val="24"/>
        </w:rPr>
        <w:t xml:space="preserve"> merasa setuju dirinya dituntut harus merawat pasien dalam kondisi apapun, dan 24% merasa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20%</w:t>
      </w:r>
      <w:r w:rsidRPr="00BC27BE">
        <w:rPr>
          <w:rFonts w:ascii="Times New Roman" w:hAnsi="Times New Roman" w:cs="Times New Roman"/>
          <w:sz w:val="24"/>
          <w:szCs w:val="24"/>
        </w:rPr>
        <w:t xml:space="preserve"> sampel merasa setuju dirinya tidak nyaman bila tidak diikut sertakan dalam pengambilan keputusan oleh menejemen rumah sakit.</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5%</w:t>
      </w:r>
      <w:r w:rsidRPr="00BC27BE">
        <w:rPr>
          <w:rFonts w:ascii="Times New Roman" w:hAnsi="Times New Roman" w:cs="Times New Roman"/>
          <w:sz w:val="24"/>
          <w:szCs w:val="24"/>
        </w:rPr>
        <w:t xml:space="preserve"> sampel merasa setuju kemampuan yang dimiliki tidak dapat mengimbangi sulitnya pekerjaan.</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48%</w:t>
      </w:r>
      <w:r w:rsidRPr="00BC27BE">
        <w:rPr>
          <w:rFonts w:ascii="Times New Roman" w:hAnsi="Times New Roman" w:cs="Times New Roman"/>
          <w:sz w:val="24"/>
          <w:szCs w:val="24"/>
        </w:rPr>
        <w:t xml:space="preserve"> sampel setuju merasa harus menghadapi pasien dengen karakteristik yang berbeda setiap saat, dan 32% sampel merasa sangat setuju.</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48%</w:t>
      </w:r>
      <w:r w:rsidRPr="00BC27BE">
        <w:rPr>
          <w:rFonts w:ascii="Times New Roman" w:hAnsi="Times New Roman" w:cs="Times New Roman"/>
          <w:sz w:val="24"/>
          <w:szCs w:val="24"/>
        </w:rPr>
        <w:t xml:space="preserve"> sampel setuju merasa jumlah pasien tidak sesuai dengan jumlah perawat, dan 8% merasa sangat setuju.</w:t>
      </w:r>
      <w:proofErr w:type="gramEnd"/>
      <w:r w:rsidRPr="00BC27BE">
        <w:rPr>
          <w:rFonts w:ascii="Times New Roman" w:hAnsi="Times New Roman" w:cs="Times New Roman"/>
          <w:sz w:val="24"/>
          <w:szCs w:val="24"/>
        </w:rPr>
        <w:t xml:space="preserve"> </w:t>
      </w:r>
      <w:r w:rsidRPr="00BC27BE">
        <w:rPr>
          <w:rFonts w:ascii="Times New Roman" w:hAnsi="Times New Roman" w:cs="Times New Roman"/>
          <w:b/>
          <w:sz w:val="24"/>
          <w:szCs w:val="24"/>
        </w:rPr>
        <w:t>44%</w:t>
      </w:r>
      <w:r w:rsidRPr="00BC27BE">
        <w:rPr>
          <w:rFonts w:ascii="Times New Roman" w:hAnsi="Times New Roman" w:cs="Times New Roman"/>
          <w:sz w:val="24"/>
          <w:szCs w:val="24"/>
        </w:rPr>
        <w:t xml:space="preserve"> sampel setuju bahwa pasien terlalu banyak keluhan</w:t>
      </w:r>
    </w:p>
    <w:p w14:paraId="2F21C369" w14:textId="77777777" w:rsidR="006074DB" w:rsidRPr="00BC27BE" w:rsidRDefault="006074DB" w:rsidP="006074DB">
      <w:pPr>
        <w:spacing w:line="360" w:lineRule="auto"/>
        <w:jc w:val="both"/>
        <w:rPr>
          <w:rFonts w:ascii="Times New Roman" w:hAnsi="Times New Roman" w:cs="Times New Roman"/>
          <w:iCs/>
          <w:sz w:val="24"/>
          <w:szCs w:val="24"/>
        </w:rPr>
      </w:pPr>
    </w:p>
    <w:p w14:paraId="3D5255FB" w14:textId="77777777" w:rsidR="006074DB" w:rsidRPr="00BC27BE" w:rsidRDefault="006074DB" w:rsidP="006074DB">
      <w:pPr>
        <w:pStyle w:val="ListParagraph"/>
        <w:spacing w:line="360" w:lineRule="auto"/>
        <w:ind w:left="1418"/>
        <w:jc w:val="both"/>
        <w:rPr>
          <w:iCs/>
          <w:szCs w:val="24"/>
        </w:rPr>
      </w:pPr>
    </w:p>
    <w:p w14:paraId="1AB958ED" w14:textId="77777777" w:rsidR="006074DB" w:rsidRPr="00BC27BE" w:rsidRDefault="006074DB" w:rsidP="006074DB">
      <w:pPr>
        <w:pStyle w:val="ListParagraph"/>
        <w:spacing w:line="360" w:lineRule="auto"/>
        <w:ind w:left="567"/>
        <w:jc w:val="both"/>
        <w:rPr>
          <w:b/>
          <w:iCs/>
          <w:szCs w:val="24"/>
        </w:rPr>
      </w:pPr>
      <w:r w:rsidRPr="00BC27BE">
        <w:rPr>
          <w:b/>
          <w:iCs/>
          <w:szCs w:val="24"/>
        </w:rPr>
        <w:t>Kondisi  dan Lingkungan Kerja</w:t>
      </w:r>
    </w:p>
    <w:p w14:paraId="53952E4C" w14:textId="77777777" w:rsidR="006074DB" w:rsidRPr="00BC27BE" w:rsidRDefault="006074DB" w:rsidP="006074DB">
      <w:pPr>
        <w:pStyle w:val="ListParagraph"/>
        <w:spacing w:line="360" w:lineRule="auto"/>
        <w:ind w:left="567"/>
        <w:jc w:val="both"/>
        <w:rPr>
          <w:b/>
          <w:iCs/>
          <w:szCs w:val="24"/>
        </w:rPr>
      </w:pPr>
      <w:r w:rsidRPr="00BC27BE">
        <w:rPr>
          <w:szCs w:val="24"/>
          <w:lang w:val="en-US"/>
        </w:rPr>
        <w:drawing>
          <wp:inline distT="0" distB="0" distL="0" distR="0" wp14:anchorId="6401CE78" wp14:editId="345AB7CC">
            <wp:extent cx="5731329" cy="3343275"/>
            <wp:effectExtent l="0" t="0" r="3175"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1E0E46" w14:textId="77777777" w:rsidR="006074DB" w:rsidRPr="00BC27BE" w:rsidRDefault="006074DB" w:rsidP="006074DB">
      <w:pPr>
        <w:pStyle w:val="ListParagraph"/>
        <w:spacing w:line="360" w:lineRule="auto"/>
        <w:ind w:left="567"/>
        <w:jc w:val="both"/>
        <w:rPr>
          <w:b/>
          <w:iCs/>
          <w:szCs w:val="24"/>
        </w:rPr>
      </w:pPr>
    </w:p>
    <w:p w14:paraId="25166627" w14:textId="77777777" w:rsidR="006074DB" w:rsidRPr="00BC27BE" w:rsidRDefault="006074DB" w:rsidP="006074DB">
      <w:pPr>
        <w:pStyle w:val="ListParagraph"/>
        <w:spacing w:line="360" w:lineRule="auto"/>
        <w:ind w:left="567"/>
        <w:jc w:val="both"/>
        <w:rPr>
          <w:b/>
          <w:iCs/>
          <w:szCs w:val="24"/>
        </w:rPr>
      </w:pPr>
      <w:r w:rsidRPr="00BC27BE">
        <w:rPr>
          <w:szCs w:val="24"/>
          <w:lang w:val="en-US"/>
        </w:rPr>
        <w:drawing>
          <wp:inline distT="0" distB="0" distL="0" distR="0" wp14:anchorId="1749DDA9" wp14:editId="07C959FD">
            <wp:extent cx="5731329" cy="3343275"/>
            <wp:effectExtent l="0" t="0" r="317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759AE06" w14:textId="77777777" w:rsidR="006074DB" w:rsidRPr="00BC27BE" w:rsidRDefault="006074DB" w:rsidP="006074DB">
      <w:pPr>
        <w:spacing w:line="360" w:lineRule="auto"/>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
    <w:p w14:paraId="7675FD6F" w14:textId="77777777" w:rsidR="006074DB" w:rsidRPr="00BC27BE" w:rsidRDefault="006074DB" w:rsidP="006074DB">
      <w:pPr>
        <w:pStyle w:val="ListParagraph"/>
        <w:spacing w:line="360" w:lineRule="auto"/>
        <w:ind w:left="567"/>
        <w:jc w:val="both"/>
        <w:rPr>
          <w:szCs w:val="24"/>
        </w:rPr>
      </w:pPr>
      <w:r w:rsidRPr="00BC27BE">
        <w:rPr>
          <w:szCs w:val="24"/>
        </w:rPr>
        <w:lastRenderedPageBreak/>
        <w:t xml:space="preserve">Pada bagian 2, persentase paling tinggi adalah 56%. </w:t>
      </w:r>
      <w:r w:rsidRPr="00BC27BE">
        <w:rPr>
          <w:b/>
          <w:szCs w:val="24"/>
        </w:rPr>
        <w:t>12%</w:t>
      </w:r>
      <w:r w:rsidRPr="00BC27BE">
        <w:rPr>
          <w:szCs w:val="24"/>
        </w:rPr>
        <w:t xml:space="preserve"> sampel setuju merasa terganggu dengan bunyi peralatan di ruang perawatan. </w:t>
      </w:r>
      <w:r w:rsidRPr="00BC27BE">
        <w:rPr>
          <w:b/>
          <w:szCs w:val="24"/>
        </w:rPr>
        <w:t>36%</w:t>
      </w:r>
      <w:r w:rsidRPr="00BC27BE">
        <w:rPr>
          <w:szCs w:val="24"/>
        </w:rPr>
        <w:t xml:space="preserve">merasa setuju pembagian shift kerja belum sesuai, dan 4% sangat setuju. </w:t>
      </w:r>
      <w:r w:rsidRPr="00BC27BE">
        <w:rPr>
          <w:b/>
          <w:szCs w:val="24"/>
        </w:rPr>
        <w:t>32%</w:t>
      </w:r>
      <w:r w:rsidRPr="00BC27BE">
        <w:rPr>
          <w:szCs w:val="24"/>
        </w:rPr>
        <w:t xml:space="preserve"> sampel setuju merasa tidak ada sirkulasi udara yang sehat di dalam ruangan </w:t>
      </w:r>
      <w:r w:rsidRPr="00BC27BE">
        <w:rPr>
          <w:szCs w:val="24"/>
        </w:rPr>
        <w:lastRenderedPageBreak/>
        <w:t xml:space="preserve">perawat, dan 16% sangat setuju. 24% sampel setuju penerangan di ruang kerja perawat kurang memadai. </w:t>
      </w:r>
      <w:r w:rsidRPr="00BC27BE">
        <w:rPr>
          <w:b/>
          <w:szCs w:val="24"/>
        </w:rPr>
        <w:t>36%</w:t>
      </w:r>
      <w:r w:rsidRPr="00BC27BE">
        <w:rPr>
          <w:szCs w:val="24"/>
        </w:rPr>
        <w:t xml:space="preserve"> sampel setuju bahwa sulit untuk menghadapi keluarga pasien dengan kecemasan yang meningkat. </w:t>
      </w:r>
      <w:r w:rsidRPr="00BC27BE">
        <w:rPr>
          <w:b/>
          <w:szCs w:val="24"/>
        </w:rPr>
        <w:t>24%</w:t>
      </w:r>
      <w:r w:rsidRPr="00BC27BE">
        <w:rPr>
          <w:szCs w:val="24"/>
        </w:rPr>
        <w:t xml:space="preserve"> sampel setuju merasa terganggu dengan kondisi pasien yang memburuk secara tiba-tiba, dan 4% merasa sangat setuju. Namun, tidak ada sampel yang setuju atau sangat setuju bahwa sulit bekerja sama dengan sesama perawat di ruangan.</w:t>
      </w:r>
    </w:p>
    <w:p w14:paraId="278882B0" w14:textId="77777777" w:rsidR="006074DB" w:rsidRPr="00BC27BE" w:rsidRDefault="006074DB" w:rsidP="006074DB">
      <w:pPr>
        <w:pStyle w:val="ListParagraph"/>
        <w:spacing w:line="360" w:lineRule="auto"/>
        <w:ind w:left="567"/>
        <w:jc w:val="both"/>
        <w:rPr>
          <w:szCs w:val="24"/>
        </w:rPr>
      </w:pPr>
    </w:p>
    <w:p w14:paraId="3B0A5B0D" w14:textId="77777777" w:rsidR="006074DB" w:rsidRPr="00BC27BE" w:rsidRDefault="006074DB" w:rsidP="006074DB">
      <w:pPr>
        <w:pStyle w:val="ListParagraph"/>
        <w:spacing w:line="360" w:lineRule="auto"/>
        <w:ind w:left="567"/>
        <w:jc w:val="both"/>
        <w:rPr>
          <w:b/>
          <w:szCs w:val="24"/>
        </w:rPr>
      </w:pPr>
      <w:r w:rsidRPr="00BC27BE">
        <w:rPr>
          <w:b/>
          <w:szCs w:val="24"/>
        </w:rPr>
        <w:t>Stress Kerja</w:t>
      </w:r>
    </w:p>
    <w:p w14:paraId="1753D5A5" w14:textId="77777777" w:rsidR="006074DB" w:rsidRPr="00BC27BE" w:rsidRDefault="006074DB" w:rsidP="006074DB">
      <w:pPr>
        <w:spacing w:line="360" w:lineRule="auto"/>
        <w:ind w:left="567"/>
        <w:jc w:val="both"/>
        <w:rPr>
          <w:rFonts w:ascii="Times New Roman" w:hAnsi="Times New Roman" w:cs="Times New Roman"/>
          <w:sz w:val="24"/>
          <w:szCs w:val="24"/>
        </w:rPr>
      </w:pPr>
      <w:proofErr w:type="gramStart"/>
      <w:r w:rsidRPr="00BC27BE">
        <w:rPr>
          <w:rFonts w:ascii="Times New Roman" w:hAnsi="Times New Roman" w:cs="Times New Roman"/>
          <w:sz w:val="24"/>
          <w:szCs w:val="24"/>
        </w:rPr>
        <w:t xml:space="preserve">Selanjutnya terdapat </w:t>
      </w:r>
      <w:r w:rsidRPr="00BC27BE">
        <w:rPr>
          <w:rFonts w:ascii="Times New Roman" w:hAnsi="Times New Roman" w:cs="Times New Roman"/>
          <w:b/>
          <w:sz w:val="24"/>
          <w:szCs w:val="24"/>
        </w:rPr>
        <w:t>4%</w:t>
      </w:r>
      <w:r w:rsidRPr="00BC27BE">
        <w:rPr>
          <w:rFonts w:ascii="Times New Roman" w:hAnsi="Times New Roman" w:cs="Times New Roman"/>
          <w:sz w:val="24"/>
          <w:szCs w:val="24"/>
        </w:rPr>
        <w:t xml:space="preserve"> sampel setuju merasa mual saat berhadapan dengan pasien.</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8%</w:t>
      </w:r>
      <w:r w:rsidRPr="00BC27BE">
        <w:rPr>
          <w:rFonts w:ascii="Times New Roman" w:hAnsi="Times New Roman" w:cs="Times New Roman"/>
          <w:sz w:val="24"/>
          <w:szCs w:val="24"/>
        </w:rPr>
        <w:t xml:space="preserve"> setuju merasa sakit perut atau nyeri pada ulu hati saat bekerja</w:t>
      </w:r>
      <w:r w:rsidRPr="00BC27BE">
        <w:rPr>
          <w:rFonts w:ascii="Times New Roman" w:hAnsi="Times New Roman" w:cs="Times New Roman"/>
          <w:b/>
          <w:sz w:val="24"/>
          <w:szCs w:val="24"/>
        </w:rPr>
        <w:t>.</w:t>
      </w:r>
      <w:proofErr w:type="gramEnd"/>
      <w:r w:rsidRPr="00BC27BE">
        <w:rPr>
          <w:rFonts w:ascii="Times New Roman" w:hAnsi="Times New Roman" w:cs="Times New Roman"/>
          <w:b/>
          <w:sz w:val="24"/>
          <w:szCs w:val="24"/>
        </w:rPr>
        <w:t xml:space="preserve"> </w:t>
      </w:r>
      <w:proofErr w:type="gramStart"/>
      <w:r w:rsidRPr="00BC27BE">
        <w:rPr>
          <w:rFonts w:ascii="Times New Roman" w:hAnsi="Times New Roman" w:cs="Times New Roman"/>
          <w:b/>
          <w:sz w:val="24"/>
          <w:szCs w:val="24"/>
        </w:rPr>
        <w:t>4%</w:t>
      </w:r>
      <w:r w:rsidRPr="00BC27BE">
        <w:rPr>
          <w:rFonts w:ascii="Times New Roman" w:hAnsi="Times New Roman" w:cs="Times New Roman"/>
          <w:sz w:val="24"/>
          <w:szCs w:val="24"/>
        </w:rPr>
        <w:t xml:space="preserve"> sampel setuju merasa frekuensi pernafasan meningkat saat menghadapi pasien yang gawat.</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sz w:val="24"/>
          <w:szCs w:val="24"/>
        </w:rPr>
        <w:t>4% sampel setuju merasa sesak nafas saat bekerja.</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b/>
          <w:sz w:val="24"/>
          <w:szCs w:val="24"/>
        </w:rPr>
        <w:t>8%</w:t>
      </w:r>
      <w:r w:rsidRPr="00BC27BE">
        <w:rPr>
          <w:rFonts w:ascii="Times New Roman" w:hAnsi="Times New Roman" w:cs="Times New Roman"/>
          <w:sz w:val="24"/>
          <w:szCs w:val="24"/>
        </w:rPr>
        <w:t xml:space="preserve"> sampel setuju selalu menghindari masalah saat bekerja merawat pasien.</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sz w:val="24"/>
          <w:szCs w:val="24"/>
        </w:rPr>
        <w:t>8% sampel setuju merasa denyut nadi meningkat saat menghadapi keluhan pasien.</w:t>
      </w:r>
      <w:proofErr w:type="gramEnd"/>
      <w:r w:rsidRPr="00BC27BE">
        <w:rPr>
          <w:rFonts w:ascii="Times New Roman" w:hAnsi="Times New Roman" w:cs="Times New Roman"/>
          <w:sz w:val="24"/>
          <w:szCs w:val="24"/>
        </w:rPr>
        <w:t xml:space="preserve"> </w:t>
      </w:r>
      <w:proofErr w:type="gramStart"/>
      <w:r w:rsidRPr="00BC27BE">
        <w:rPr>
          <w:rFonts w:ascii="Times New Roman" w:hAnsi="Times New Roman" w:cs="Times New Roman"/>
          <w:sz w:val="24"/>
          <w:szCs w:val="24"/>
        </w:rPr>
        <w:t>Namun, tidak ada sampel yang setuju atau sangat setuju pada kehilangan nafsu makan, diare saat atau setelah bekerja, menarik diri dari teman sejawat, dan selalu menyalahkan diri bila tidak dapat merawat pasien.</w:t>
      </w:r>
      <w:proofErr w:type="gramEnd"/>
    </w:p>
    <w:p w14:paraId="0637DF34" w14:textId="77777777" w:rsidR="006074DB" w:rsidRPr="00BC27BE" w:rsidRDefault="006074DB" w:rsidP="006074DB">
      <w:pPr>
        <w:spacing w:line="360" w:lineRule="auto"/>
        <w:ind w:left="567"/>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
    <w:p w14:paraId="287A9393" w14:textId="77777777" w:rsidR="006074DB" w:rsidRPr="00BC27BE" w:rsidRDefault="006074DB" w:rsidP="006074DB">
      <w:pPr>
        <w:spacing w:line="360" w:lineRule="auto"/>
        <w:ind w:left="567"/>
        <w:jc w:val="both"/>
        <w:rPr>
          <w:rFonts w:ascii="Times New Roman" w:hAnsi="Times New Roman" w:cs="Times New Roman"/>
          <w:sz w:val="24"/>
          <w:szCs w:val="24"/>
        </w:rPr>
      </w:pPr>
    </w:p>
    <w:p w14:paraId="017C4566" w14:textId="77777777" w:rsidR="006074DB" w:rsidRPr="00BC27BE" w:rsidRDefault="006074DB" w:rsidP="006074DB">
      <w:pPr>
        <w:spacing w:line="360" w:lineRule="auto"/>
        <w:ind w:left="567"/>
        <w:jc w:val="both"/>
        <w:rPr>
          <w:rFonts w:ascii="Times New Roman" w:hAnsi="Times New Roman" w:cs="Times New Roman"/>
          <w:sz w:val="24"/>
          <w:szCs w:val="24"/>
        </w:rPr>
      </w:pPr>
    </w:p>
    <w:p w14:paraId="177F091D" w14:textId="77777777" w:rsidR="006074DB" w:rsidRPr="00BC27BE" w:rsidRDefault="006074DB" w:rsidP="006074DB">
      <w:pPr>
        <w:spacing w:line="360" w:lineRule="auto"/>
        <w:ind w:left="567"/>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
    <w:p w14:paraId="7F8D53B5" w14:textId="77777777" w:rsidR="006074DB" w:rsidRPr="00BC27BE" w:rsidRDefault="006074DB" w:rsidP="006074DB">
      <w:pPr>
        <w:spacing w:line="360" w:lineRule="auto"/>
        <w:ind w:left="567"/>
        <w:jc w:val="both"/>
        <w:rPr>
          <w:rFonts w:ascii="Times New Roman" w:hAnsi="Times New Roman" w:cs="Times New Roman"/>
          <w:sz w:val="24"/>
          <w:szCs w:val="24"/>
        </w:rPr>
      </w:pPr>
      <w:r w:rsidRPr="00BC27BE">
        <w:rPr>
          <w:rFonts w:ascii="Times New Roman" w:hAnsi="Times New Roman" w:cs="Times New Roman"/>
          <w:noProof/>
          <w:sz w:val="24"/>
          <w:szCs w:val="24"/>
        </w:rPr>
        <w:lastRenderedPageBreak/>
        <w:drawing>
          <wp:inline distT="0" distB="0" distL="0" distR="0" wp14:anchorId="528DFE39" wp14:editId="2C5EBD34">
            <wp:extent cx="5731329" cy="3343275"/>
            <wp:effectExtent l="0" t="0" r="317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D1389B" w14:textId="77777777" w:rsidR="006074DB" w:rsidRPr="00BC27BE" w:rsidRDefault="006074DB" w:rsidP="006074DB">
      <w:pPr>
        <w:spacing w:line="360" w:lineRule="auto"/>
        <w:ind w:left="567"/>
        <w:jc w:val="both"/>
        <w:rPr>
          <w:rFonts w:ascii="Times New Roman" w:hAnsi="Times New Roman" w:cs="Times New Roman"/>
          <w:sz w:val="24"/>
          <w:szCs w:val="24"/>
        </w:rPr>
      </w:pPr>
    </w:p>
    <w:p w14:paraId="54757F7A" w14:textId="77777777" w:rsidR="006074DB" w:rsidRPr="00BC27BE" w:rsidRDefault="006074DB" w:rsidP="006074DB">
      <w:pPr>
        <w:spacing w:line="360" w:lineRule="auto"/>
        <w:ind w:left="567"/>
        <w:jc w:val="both"/>
        <w:rPr>
          <w:rFonts w:ascii="Times New Roman" w:hAnsi="Times New Roman" w:cs="Times New Roman"/>
          <w:sz w:val="24"/>
          <w:szCs w:val="24"/>
        </w:rPr>
      </w:pPr>
      <w:r w:rsidRPr="00BC27BE">
        <w:rPr>
          <w:rFonts w:ascii="Times New Roman" w:hAnsi="Times New Roman" w:cs="Times New Roman"/>
          <w:noProof/>
          <w:sz w:val="24"/>
          <w:szCs w:val="24"/>
        </w:rPr>
        <w:lastRenderedPageBreak/>
        <w:drawing>
          <wp:inline distT="0" distB="0" distL="0" distR="0" wp14:anchorId="498D4E54" wp14:editId="4D02CF92">
            <wp:extent cx="5731329" cy="3343275"/>
            <wp:effectExtent l="0" t="0" r="317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AA85E30" w14:textId="77777777" w:rsidR="006074DB" w:rsidRPr="00BC27BE" w:rsidRDefault="006074DB" w:rsidP="006074DB">
      <w:pPr>
        <w:spacing w:line="360" w:lineRule="auto"/>
        <w:ind w:left="567"/>
        <w:jc w:val="both"/>
        <w:rPr>
          <w:rFonts w:ascii="Times New Roman" w:hAnsi="Times New Roman" w:cs="Times New Roman"/>
          <w:sz w:val="24"/>
          <w:szCs w:val="24"/>
        </w:rPr>
      </w:pPr>
    </w:p>
    <w:p w14:paraId="68321C5F" w14:textId="77777777" w:rsidR="006074DB" w:rsidRPr="00BC27BE" w:rsidRDefault="006074DB" w:rsidP="006074DB">
      <w:pPr>
        <w:spacing w:line="360" w:lineRule="auto"/>
        <w:ind w:left="567"/>
        <w:jc w:val="both"/>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r w:rsidRPr="00BC27BE">
        <w:rPr>
          <w:rFonts w:ascii="Times New Roman" w:hAnsi="Times New Roman" w:cs="Times New Roman"/>
          <w:noProof/>
          <w:sz w:val="24"/>
          <w:szCs w:val="24"/>
        </w:rPr>
        <w:drawing>
          <wp:inline distT="0" distB="0" distL="0" distR="0" wp14:anchorId="7FE1F2D2" wp14:editId="1A2D59E1">
            <wp:extent cx="5731329" cy="3343275"/>
            <wp:effectExtent l="0" t="0" r="3175"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577468B" w14:textId="77777777" w:rsidR="006074DB" w:rsidRDefault="006074DB" w:rsidP="006074DB">
      <w:pPr>
        <w:pStyle w:val="BodyText"/>
        <w:ind w:right="557"/>
      </w:pPr>
    </w:p>
    <w:p w14:paraId="1FC53D35" w14:textId="77777777" w:rsidR="006074DB" w:rsidRDefault="006074DB" w:rsidP="006074DB">
      <w:pPr>
        <w:pStyle w:val="BodyText"/>
        <w:ind w:right="557"/>
      </w:pPr>
    </w:p>
    <w:p w14:paraId="6CC9DFB6" w14:textId="77777777" w:rsidR="006074DB" w:rsidRDefault="006074DB" w:rsidP="006074DB">
      <w:pPr>
        <w:pStyle w:val="BodyText"/>
        <w:ind w:right="557"/>
      </w:pPr>
    </w:p>
    <w:p w14:paraId="17983192" w14:textId="77777777" w:rsidR="006074DB" w:rsidRDefault="006074DB" w:rsidP="006074DB">
      <w:pPr>
        <w:pStyle w:val="BodyText"/>
        <w:ind w:right="557"/>
      </w:pPr>
    </w:p>
    <w:p w14:paraId="44B26975" w14:textId="77777777" w:rsidR="006074DB" w:rsidRDefault="006074DB" w:rsidP="006074DB">
      <w:pPr>
        <w:pStyle w:val="BodyText"/>
        <w:ind w:right="557"/>
      </w:pPr>
    </w:p>
    <w:p w14:paraId="0B8488EC" w14:textId="77777777" w:rsidR="006074DB" w:rsidRPr="00BC27BE" w:rsidRDefault="006074DB" w:rsidP="006074DB">
      <w:pPr>
        <w:pStyle w:val="BodyText"/>
        <w:ind w:right="557"/>
        <w:sectPr w:rsidR="006074DB" w:rsidRPr="00BC27BE" w:rsidSect="00BC27BE">
          <w:type w:val="continuous"/>
          <w:pgSz w:w="12240" w:h="15840"/>
          <w:pgMar w:top="1360" w:right="880" w:bottom="280" w:left="880" w:header="720" w:footer="720" w:gutter="0"/>
          <w:cols w:space="720"/>
        </w:sectPr>
      </w:pPr>
    </w:p>
    <w:p w14:paraId="2BDA4120" w14:textId="77777777" w:rsidR="006074DB" w:rsidRPr="00BC27BE" w:rsidRDefault="006074DB" w:rsidP="006074DB">
      <w:pPr>
        <w:jc w:val="both"/>
        <w:rPr>
          <w:rFonts w:ascii="Times New Roman" w:hAnsi="Times New Roman" w:cs="Times New Roman"/>
          <w:iCs/>
          <w:sz w:val="24"/>
          <w:szCs w:val="24"/>
        </w:rPr>
        <w:sectPr w:rsidR="006074DB" w:rsidRPr="00BC27BE" w:rsidSect="00BC27BE">
          <w:type w:val="continuous"/>
          <w:pgSz w:w="12240" w:h="15840"/>
          <w:pgMar w:top="1360" w:right="880" w:bottom="280" w:left="880" w:header="720" w:footer="720" w:gutter="0"/>
          <w:cols w:space="720"/>
        </w:sectPr>
      </w:pPr>
    </w:p>
    <w:p w14:paraId="6F01416A" w14:textId="77777777" w:rsidR="006074DB" w:rsidRPr="00BC27BE" w:rsidRDefault="006074DB" w:rsidP="006074DB">
      <w:pPr>
        <w:pStyle w:val="ListParagraph"/>
        <w:ind w:left="1418"/>
        <w:jc w:val="both"/>
        <w:rPr>
          <w:iCs/>
          <w:szCs w:val="24"/>
        </w:rPr>
      </w:pPr>
      <w:r w:rsidRPr="00BC27BE">
        <w:rPr>
          <w:szCs w:val="24"/>
          <w:lang w:val="en-US"/>
        </w:rPr>
        <w:lastRenderedPageBreak/>
        <mc:AlternateContent>
          <mc:Choice Requires="wps">
            <w:drawing>
              <wp:anchor distT="0" distB="0" distL="114300" distR="114300" simplePos="0" relativeHeight="251661312" behindDoc="0" locked="0" layoutInCell="1" allowOverlap="1" wp14:anchorId="58DDBC51" wp14:editId="4D8E5660">
                <wp:simplePos x="0" y="0"/>
                <wp:positionH relativeFrom="column">
                  <wp:posOffset>-519042</wp:posOffset>
                </wp:positionH>
                <wp:positionV relativeFrom="paragraph">
                  <wp:posOffset>183984</wp:posOffset>
                </wp:positionV>
                <wp:extent cx="2796070" cy="1900362"/>
                <wp:effectExtent l="0" t="0" r="23495" b="24130"/>
                <wp:wrapNone/>
                <wp:docPr id="13"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6070" cy="1900362"/>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1242BF7A" w14:textId="77777777" w:rsidR="006074DB" w:rsidRDefault="006074DB" w:rsidP="006074DB">
                            <w:pPr>
                              <w:jc w:val="center"/>
                            </w:pPr>
                            <w:r>
                              <w:t>Man</w:t>
                            </w:r>
                          </w:p>
                          <w:p w14:paraId="25B862FE" w14:textId="77777777" w:rsidR="006074DB" w:rsidRDefault="006074DB" w:rsidP="006074DB">
                            <w:pPr>
                              <w:jc w:val="center"/>
                            </w:pPr>
                            <w:r>
                              <w:t xml:space="preserve">Jumlah perawat tidak sebanding dengan pasien (12%) </w:t>
                            </w:r>
                          </w:p>
                          <w:p w14:paraId="2DBA828A" w14:textId="77777777" w:rsidR="006074DB" w:rsidRDefault="006074DB" w:rsidP="006074DB">
                            <w:pPr>
                              <w:jc w:val="center"/>
                            </w:pPr>
                            <w:r>
                              <w:t>Skill /kopetensi kurang (5%)</w:t>
                            </w:r>
                          </w:p>
                          <w:p w14:paraId="672EC0EC" w14:textId="77777777" w:rsidR="006074DB" w:rsidRDefault="006074DB" w:rsidP="006074DB">
                            <w:pPr>
                              <w:jc w:val="center"/>
                            </w:pPr>
                            <w:r>
                              <w:t xml:space="preserve">Konflik dengan </w:t>
                            </w:r>
                            <w:proofErr w:type="gramStart"/>
                            <w:r>
                              <w:t>tim</w:t>
                            </w:r>
                            <w:proofErr w:type="gramEnd"/>
                            <w:r>
                              <w:t xml:space="preserve"> keehatan lain (4 %)</w:t>
                            </w:r>
                          </w:p>
                          <w:p w14:paraId="07AC00F1" w14:textId="77777777" w:rsidR="006074DB" w:rsidRDefault="006074DB" w:rsidP="006074DB">
                            <w:pPr>
                              <w:jc w:val="center"/>
                            </w:pPr>
                            <w:r>
                              <w:t xml:space="preserve">Jumlah personil IGD 29 </w:t>
                            </w:r>
                            <w:proofErr w:type="gramStart"/>
                            <w:r>
                              <w:t>( Pra</w:t>
                            </w:r>
                            <w:proofErr w:type="gramEnd"/>
                            <w:r>
                              <w:t xml:space="preserve"> PK 1, PK 1 :9 org, Pk 2; 7 org,Pk 3; 11 org,Pk IV ;1)</w:t>
                            </w:r>
                          </w:p>
                          <w:p w14:paraId="6CACE3E8" w14:textId="77777777" w:rsidR="006074DB" w:rsidRDefault="006074DB" w:rsidP="006074DB">
                            <w:pPr>
                              <w:jc w:val="center"/>
                            </w:pPr>
                          </w:p>
                          <w:p w14:paraId="3FB02AA0" w14:textId="77777777" w:rsidR="006074DB" w:rsidRDefault="006074DB" w:rsidP="006074DB">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26" style="position:absolute;left:0;text-align:left;margin-left:-40.85pt;margin-top:14.5pt;width:220.15pt;height:14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" fillcolor="#4f81bd [3204]" strokecolor="#243f60 [1604]" strokeweight="2pt">
                <v:textbox>
                  <w:txbxContent>
                    <w:p w14:paraId="1242BF7A" w14:textId="77777777" w:rsidR="006074DB" w:rsidRDefault="006074DB" w:rsidP="006074DB">
                      <w:pPr>
                        <w:jc w:val="center"/>
                      </w:pPr>
                      <w:r>
                        <w:t>Man</w:t>
                      </w:r>
                    </w:p>
                    <w:p w14:paraId="25B862FE" w14:textId="77777777" w:rsidR="006074DB" w:rsidRDefault="006074DB" w:rsidP="006074DB">
                      <w:pPr>
                        <w:jc w:val="center"/>
                      </w:pPr>
                      <w:r>
                        <w:t xml:space="preserve">Jumlah perawat tidak sebanding dengan pasien (12%) </w:t>
                      </w:r>
                    </w:p>
                    <w:p w14:paraId="2DBA828A" w14:textId="77777777" w:rsidR="006074DB" w:rsidRDefault="006074DB" w:rsidP="006074DB">
                      <w:pPr>
                        <w:jc w:val="center"/>
                      </w:pPr>
                      <w:r>
                        <w:t>Skill /kopetensi kurang (5%)</w:t>
                      </w:r>
                    </w:p>
                    <w:p w14:paraId="672EC0EC" w14:textId="77777777" w:rsidR="006074DB" w:rsidRDefault="006074DB" w:rsidP="006074DB">
                      <w:pPr>
                        <w:jc w:val="center"/>
                      </w:pPr>
                      <w:r>
                        <w:t xml:space="preserve">Konflik dengan </w:t>
                      </w:r>
                      <w:proofErr w:type="gramStart"/>
                      <w:r>
                        <w:t>tim</w:t>
                      </w:r>
                      <w:proofErr w:type="gramEnd"/>
                      <w:r>
                        <w:t xml:space="preserve"> keehatan lain (4 %)</w:t>
                      </w:r>
                    </w:p>
                    <w:p w14:paraId="07AC00F1" w14:textId="77777777" w:rsidR="006074DB" w:rsidRDefault="006074DB" w:rsidP="006074DB">
                      <w:pPr>
                        <w:jc w:val="center"/>
                      </w:pPr>
                      <w:r>
                        <w:t xml:space="preserve">Jumlah personil IGD 29 </w:t>
                      </w:r>
                      <w:proofErr w:type="gramStart"/>
                      <w:r>
                        <w:t>( Pra</w:t>
                      </w:r>
                      <w:proofErr w:type="gramEnd"/>
                      <w:r>
                        <w:t xml:space="preserve"> PK 1, PK 1 :9 org, Pk 2; 7 org,Pk 3; 11 org,Pk IV ;1)</w:t>
                      </w:r>
                    </w:p>
                    <w:p w14:paraId="6CACE3E8" w14:textId="77777777" w:rsidR="006074DB" w:rsidRDefault="006074DB" w:rsidP="006074DB">
                      <w:pPr>
                        <w:jc w:val="center"/>
                      </w:pPr>
                    </w:p>
                    <w:p w14:paraId="3FB02AA0" w14:textId="77777777" w:rsidR="006074DB" w:rsidRDefault="006074DB" w:rsidP="006074DB">
                      <w:pPr>
                        <w:jc w:val="center"/>
                      </w:pPr>
                    </w:p>
                  </w:txbxContent>
                </v:textbox>
              </v:roundrect>
            </w:pict>
          </mc:Fallback>
        </mc:AlternateContent>
      </w:r>
      <w:r w:rsidRPr="00BC27BE">
        <w:rPr>
          <w:iCs/>
          <w:szCs w:val="24"/>
        </w:rPr>
        <w:t>Masalah dari hasl assessment di atas dianalisa menggunakan diagram fishbone</w:t>
      </w:r>
    </w:p>
    <w:p w14:paraId="1E3762B7"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63360" behindDoc="0" locked="0" layoutInCell="1" allowOverlap="1" wp14:anchorId="689490BE" wp14:editId="2681AA22">
                <wp:simplePos x="0" y="0"/>
                <wp:positionH relativeFrom="column">
                  <wp:posOffset>3949065</wp:posOffset>
                </wp:positionH>
                <wp:positionV relativeFrom="paragraph">
                  <wp:posOffset>6350</wp:posOffset>
                </wp:positionV>
                <wp:extent cx="1854835" cy="1579245"/>
                <wp:effectExtent l="0" t="0" r="12065" b="20955"/>
                <wp:wrapNone/>
                <wp:docPr id="14"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835" cy="1579245"/>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646012D1" w14:textId="77777777" w:rsidR="006074DB" w:rsidRDefault="006074DB" w:rsidP="006074DB">
                            <w:pPr>
                              <w:jc w:val="center"/>
                            </w:pPr>
                            <w:r>
                              <w:t>Methode</w:t>
                            </w:r>
                          </w:p>
                          <w:p w14:paraId="54BEBBD5" w14:textId="77777777" w:rsidR="006074DB" w:rsidRDefault="006074DB" w:rsidP="006074DB">
                            <w:pPr>
                              <w:jc w:val="center"/>
                            </w:pPr>
                            <w:r>
                              <w:t>Metode penugasan menggunakan ATS</w:t>
                            </w:r>
                          </w:p>
                          <w:p w14:paraId="3438C767" w14:textId="77777777" w:rsidR="006074DB" w:rsidRDefault="006074DB" w:rsidP="006074DB">
                            <w:pPr>
                              <w:jc w:val="center"/>
                            </w:pPr>
                            <w:r>
                              <w:t>Jadwal shif belum merata (36%)</w:t>
                            </w:r>
                          </w:p>
                          <w:p w14:paraId="014678EA" w14:textId="77777777" w:rsidR="006074DB" w:rsidRDefault="006074DB" w:rsidP="006074DB">
                            <w:pPr>
                              <w:jc w:val="center"/>
                            </w:pPr>
                            <w:r>
                              <w:t xml:space="preserve">Alur </w:t>
                            </w:r>
                            <w:proofErr w:type="gramStart"/>
                            <w:r>
                              <w:t>dinas</w:t>
                            </w:r>
                            <w:proofErr w:type="gramEnd"/>
                            <w:r>
                              <w:t xml:space="preserve"> belum optimal</w:t>
                            </w:r>
                          </w:p>
                          <w:p w14:paraId="079948DB" w14:textId="77777777" w:rsidR="006074DB" w:rsidRDefault="006074DB" w:rsidP="006074DB">
                            <w:pPr>
                              <w:jc w:val="center"/>
                            </w:pPr>
                            <w:r>
                              <w:t>Kelelahan Pemakaian hazmat yg lama 4 – 5 jam</w:t>
                            </w:r>
                          </w:p>
                          <w:p w14:paraId="1E8CB49B" w14:textId="77777777" w:rsidR="006074DB" w:rsidRDefault="006074DB" w:rsidP="006074DB">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27" style="position:absolute;left:0;text-align:left;margin-left:310.95pt;margin-top:.5pt;width:146.05pt;height:12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" fillcolor="#4f81bd [3204]" strokecolor="#243f60 [1604]" strokeweight="2pt">
                <v:textbox>
                  <w:txbxContent>
                    <w:p w14:paraId="646012D1" w14:textId="77777777" w:rsidR="006074DB" w:rsidRDefault="006074DB" w:rsidP="006074DB">
                      <w:pPr>
                        <w:jc w:val="center"/>
                      </w:pPr>
                      <w:r>
                        <w:t>Methode</w:t>
                      </w:r>
                    </w:p>
                    <w:p w14:paraId="54BEBBD5" w14:textId="77777777" w:rsidR="006074DB" w:rsidRDefault="006074DB" w:rsidP="006074DB">
                      <w:pPr>
                        <w:jc w:val="center"/>
                      </w:pPr>
                      <w:r>
                        <w:t>Metode penugasan menggunakan ATS</w:t>
                      </w:r>
                    </w:p>
                    <w:p w14:paraId="3438C767" w14:textId="77777777" w:rsidR="006074DB" w:rsidRDefault="006074DB" w:rsidP="006074DB">
                      <w:pPr>
                        <w:jc w:val="center"/>
                      </w:pPr>
                      <w:r>
                        <w:t>Jadwal shif belum merata (36%)</w:t>
                      </w:r>
                    </w:p>
                    <w:p w14:paraId="014678EA" w14:textId="77777777" w:rsidR="006074DB" w:rsidRDefault="006074DB" w:rsidP="006074DB">
                      <w:pPr>
                        <w:jc w:val="center"/>
                      </w:pPr>
                      <w:r>
                        <w:t xml:space="preserve">Alur </w:t>
                      </w:r>
                      <w:proofErr w:type="gramStart"/>
                      <w:r>
                        <w:t>dinas</w:t>
                      </w:r>
                      <w:proofErr w:type="gramEnd"/>
                      <w:r>
                        <w:t xml:space="preserve"> belum optimal</w:t>
                      </w:r>
                    </w:p>
                    <w:p w14:paraId="079948DB" w14:textId="77777777" w:rsidR="006074DB" w:rsidRDefault="006074DB" w:rsidP="006074DB">
                      <w:pPr>
                        <w:jc w:val="center"/>
                      </w:pPr>
                      <w:r>
                        <w:t>Kelelahan Pemakaian hazmat yg lama 4 – 5 jam</w:t>
                      </w:r>
                    </w:p>
                    <w:p w14:paraId="1E8CB49B" w14:textId="77777777" w:rsidR="006074DB" w:rsidRDefault="006074DB" w:rsidP="006074DB">
                      <w:pPr>
                        <w:jc w:val="center"/>
                      </w:pPr>
                    </w:p>
                  </w:txbxContent>
                </v:textbox>
              </v:roundrect>
            </w:pict>
          </mc:Fallback>
        </mc:AlternateContent>
      </w:r>
    </w:p>
    <w:p w14:paraId="4DD2CCD6"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62336" behindDoc="0" locked="0" layoutInCell="1" allowOverlap="1" wp14:anchorId="57689D69" wp14:editId="636BB4C9">
                <wp:simplePos x="0" y="0"/>
                <wp:positionH relativeFrom="column">
                  <wp:posOffset>2399084</wp:posOffset>
                </wp:positionH>
                <wp:positionV relativeFrom="paragraph">
                  <wp:posOffset>198893</wp:posOffset>
                </wp:positionV>
                <wp:extent cx="1295455" cy="1042670"/>
                <wp:effectExtent l="0" t="0" r="19050" b="24130"/>
                <wp:wrapNone/>
                <wp:docPr id="15"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55" cy="1042670"/>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16F96262" w14:textId="77777777" w:rsidR="006074DB" w:rsidRDefault="006074DB" w:rsidP="006074DB">
                            <w:pPr>
                              <w:jc w:val="center"/>
                            </w:pPr>
                            <w:r>
                              <w:t>Money;</w:t>
                            </w:r>
                          </w:p>
                          <w:p w14:paraId="7840110B" w14:textId="77777777" w:rsidR="006074DB" w:rsidRDefault="006074DB" w:rsidP="006074DB">
                            <w:pPr>
                              <w:jc w:val="center"/>
                            </w:pPr>
                            <w:r>
                              <w:t>MCU secara berkala</w:t>
                            </w:r>
                          </w:p>
                          <w:p w14:paraId="4CDAC779" w14:textId="77777777" w:rsidR="006074DB" w:rsidRDefault="006074DB" w:rsidP="006074DB">
                            <w:pPr>
                              <w:jc w:val="center"/>
                            </w:pPr>
                            <w:r>
                              <w:t xml:space="preserve">Kegiatan gathering 1 </w:t>
                            </w:r>
                            <w:proofErr w:type="gramStart"/>
                            <w:r>
                              <w:t>th</w:t>
                            </w:r>
                            <w:proofErr w:type="gramEnd"/>
                            <w:r>
                              <w:t xml:space="preserve"> sekali</w:t>
                            </w:r>
                          </w:p>
                          <w:p w14:paraId="00234168" w14:textId="77777777" w:rsidR="006074DB" w:rsidRDefault="006074DB" w:rsidP="006074DB">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28" style="position:absolute;left:0;text-align:left;margin-left:188.9pt;margin-top:15.65pt;width:102pt;height:8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" fillcolor="#4f81bd [3204]" strokecolor="#243f60 [1604]" strokeweight="2pt">
                <v:textbox>
                  <w:txbxContent>
                    <w:p w14:paraId="16F96262" w14:textId="77777777" w:rsidR="006074DB" w:rsidRDefault="006074DB" w:rsidP="006074DB">
                      <w:pPr>
                        <w:jc w:val="center"/>
                      </w:pPr>
                      <w:r>
                        <w:t>Money;</w:t>
                      </w:r>
                    </w:p>
                    <w:p w14:paraId="7840110B" w14:textId="77777777" w:rsidR="006074DB" w:rsidRDefault="006074DB" w:rsidP="006074DB">
                      <w:pPr>
                        <w:jc w:val="center"/>
                      </w:pPr>
                      <w:r>
                        <w:t>MCU secara berkala</w:t>
                      </w:r>
                    </w:p>
                    <w:p w14:paraId="4CDAC779" w14:textId="77777777" w:rsidR="006074DB" w:rsidRDefault="006074DB" w:rsidP="006074DB">
                      <w:pPr>
                        <w:jc w:val="center"/>
                      </w:pPr>
                      <w:r>
                        <w:t xml:space="preserve">Kegiatan gathering 1 </w:t>
                      </w:r>
                      <w:proofErr w:type="gramStart"/>
                      <w:r>
                        <w:t>th</w:t>
                      </w:r>
                      <w:proofErr w:type="gramEnd"/>
                      <w:r>
                        <w:t xml:space="preserve"> sekali</w:t>
                      </w:r>
                    </w:p>
                    <w:p w14:paraId="00234168" w14:textId="77777777" w:rsidR="006074DB" w:rsidRDefault="006074DB" w:rsidP="006074DB">
                      <w:pPr>
                        <w:jc w:val="center"/>
                      </w:pPr>
                    </w:p>
                  </w:txbxContent>
                </v:textbox>
              </v:roundrect>
            </w:pict>
          </mc:Fallback>
        </mc:AlternateContent>
      </w:r>
    </w:p>
    <w:p w14:paraId="2B091D16" w14:textId="77777777" w:rsidR="006074DB" w:rsidRPr="00BC27BE" w:rsidRDefault="006074DB" w:rsidP="006074DB">
      <w:pPr>
        <w:pStyle w:val="ListParagraph"/>
        <w:spacing w:line="360" w:lineRule="auto"/>
        <w:ind w:left="1418"/>
        <w:jc w:val="both"/>
        <w:rPr>
          <w:iCs/>
          <w:szCs w:val="24"/>
        </w:rPr>
      </w:pPr>
    </w:p>
    <w:p w14:paraId="17ADABB0" w14:textId="77777777" w:rsidR="006074DB" w:rsidRPr="00BC27BE" w:rsidRDefault="006074DB" w:rsidP="006074DB">
      <w:pPr>
        <w:pStyle w:val="ListParagraph"/>
        <w:spacing w:line="360" w:lineRule="auto"/>
        <w:ind w:left="1418"/>
        <w:jc w:val="both"/>
        <w:rPr>
          <w:iCs/>
          <w:szCs w:val="24"/>
        </w:rPr>
      </w:pPr>
    </w:p>
    <w:p w14:paraId="7CA0387B"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59264" behindDoc="0" locked="0" layoutInCell="1" allowOverlap="1" wp14:anchorId="36037596" wp14:editId="3DC2CAEB">
                <wp:simplePos x="0" y="0"/>
                <wp:positionH relativeFrom="column">
                  <wp:posOffset>5856605</wp:posOffset>
                </wp:positionH>
                <wp:positionV relativeFrom="paragraph">
                  <wp:posOffset>195580</wp:posOffset>
                </wp:positionV>
                <wp:extent cx="1363980" cy="1365250"/>
                <wp:effectExtent l="0" t="0" r="26670" b="25400"/>
                <wp:wrapNone/>
                <wp:docPr id="16"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980" cy="1365250"/>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6390DB17" w14:textId="77777777" w:rsidR="006074DB" w:rsidRDefault="006074DB" w:rsidP="006074DB">
                            <w:r>
                              <w:t xml:space="preserve">  Stress     perawat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29" style="position:absolute;left:0;text-align:left;margin-left:461.15pt;margin-top:15.4pt;width:107.4pt;height:1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" fillcolor="#4f81bd [3204]" strokecolor="#243f60 [1604]" strokeweight="2pt">
                <v:textbox>
                  <w:txbxContent>
                    <w:p w14:paraId="6390DB17" w14:textId="77777777" w:rsidR="006074DB" w:rsidRDefault="006074DB" w:rsidP="006074DB">
                      <w:r>
                        <w:t xml:space="preserve">  Stress     perawat </w:t>
                      </w:r>
                    </w:p>
                  </w:txbxContent>
                </v:textbox>
              </v:roundrect>
            </w:pict>
          </mc:Fallback>
        </mc:AlternateContent>
      </w:r>
    </w:p>
    <w:p w14:paraId="29A3B3B5"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60288" behindDoc="0" locked="0" layoutInCell="1" allowOverlap="1" wp14:anchorId="74EF6186" wp14:editId="1E7D4ED0">
                <wp:simplePos x="0" y="0"/>
                <wp:positionH relativeFrom="column">
                  <wp:posOffset>2813050</wp:posOffset>
                </wp:positionH>
                <wp:positionV relativeFrom="paragraph">
                  <wp:posOffset>189865</wp:posOffset>
                </wp:positionV>
                <wp:extent cx="819150" cy="542925"/>
                <wp:effectExtent l="0" t="0" r="76200" b="47625"/>
                <wp:wrapNone/>
                <wp:docPr id="17"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542925"/>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221.5pt;margin-top:14.95pt;width:64.5pt;height:4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" strokecolor="#4579b8 [3044]">
                <v:stroke endarrow="open"/>
              </v:shape>
            </w:pict>
          </mc:Fallback>
        </mc:AlternateContent>
      </w:r>
    </w:p>
    <w:p w14:paraId="0831E553"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69504" behindDoc="0" locked="0" layoutInCell="1" allowOverlap="1" wp14:anchorId="48454213" wp14:editId="2404BBCE">
                <wp:simplePos x="0" y="0"/>
                <wp:positionH relativeFrom="column">
                  <wp:posOffset>4270375</wp:posOffset>
                </wp:positionH>
                <wp:positionV relativeFrom="paragraph">
                  <wp:posOffset>12700</wp:posOffset>
                </wp:positionV>
                <wp:extent cx="809625" cy="457200"/>
                <wp:effectExtent l="0" t="0" r="85725" b="57150"/>
                <wp:wrapNone/>
                <wp:docPr id="24"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9625" cy="45720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336.25pt;margin-top:1pt;width:63.7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" strokecolor="#4579b8 [3044]">
                <v:stroke endarrow="open"/>
              </v:shape>
            </w:pict>
          </mc:Fallback>
        </mc:AlternateContent>
      </w:r>
    </w:p>
    <w:p w14:paraId="7D3747F6"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70528" behindDoc="0" locked="0" layoutInCell="1" allowOverlap="1" wp14:anchorId="64A58CB3" wp14:editId="3E139814">
                <wp:simplePos x="0" y="0"/>
                <wp:positionH relativeFrom="column">
                  <wp:posOffset>736600</wp:posOffset>
                </wp:positionH>
                <wp:positionV relativeFrom="paragraph">
                  <wp:posOffset>68580</wp:posOffset>
                </wp:positionV>
                <wp:extent cx="600075" cy="138430"/>
                <wp:effectExtent l="0" t="0" r="66675" b="90170"/>
                <wp:wrapNone/>
                <wp:docPr id="23"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13843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58pt;margin-top:5.4pt;width:47.25pt;height:10.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" strokecolor="#4579b8 [3044]">
                <v:stroke endarrow="open"/>
              </v:shape>
            </w:pict>
          </mc:Fallback>
        </mc:AlternateContent>
      </w:r>
      <w:r w:rsidRPr="00BC27BE">
        <w:rPr>
          <w:szCs w:val="24"/>
          <w:lang w:val="en-US"/>
        </w:rPr>
        <mc:AlternateContent>
          <mc:Choice Requires="wps">
            <w:drawing>
              <wp:anchor distT="0" distB="0" distL="114300" distR="114300" simplePos="0" relativeHeight="251667456" behindDoc="0" locked="0" layoutInCell="1" allowOverlap="1" wp14:anchorId="10BE0412" wp14:editId="64AEE0FB">
                <wp:simplePos x="0" y="0"/>
                <wp:positionH relativeFrom="column">
                  <wp:posOffset>572770</wp:posOffset>
                </wp:positionH>
                <wp:positionV relativeFrom="paragraph">
                  <wp:posOffset>208280</wp:posOffset>
                </wp:positionV>
                <wp:extent cx="5152390" cy="152400"/>
                <wp:effectExtent l="0" t="19050" r="29210" b="38100"/>
                <wp:wrapNone/>
                <wp:docPr id="25" name="Right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2390" cy="152400"/>
                        </a:xfrm>
                        <a:prstGeom prst="rightArrow">
                          <a:avLst>
                            <a:gd name="adj1" fmla="val 50000"/>
                            <a:gd name="adj2" fmla="val 49934"/>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1026" type="#_x0000_t13" style="position:absolute;margin-left:45.1pt;margin-top:16.4pt;width:405.7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" adj="21281" fillcolor="#4f81bd [3204]" strokecolor="#243f60 [1604]" strokeweight="2pt"/>
            </w:pict>
          </mc:Fallback>
        </mc:AlternateContent>
      </w:r>
    </w:p>
    <w:p w14:paraId="4CD0AC04"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72576" behindDoc="0" locked="0" layoutInCell="1" allowOverlap="1" wp14:anchorId="23F9F11A" wp14:editId="46A325D9">
                <wp:simplePos x="0" y="0"/>
                <wp:positionH relativeFrom="column">
                  <wp:posOffset>5232400</wp:posOffset>
                </wp:positionH>
                <wp:positionV relativeFrom="paragraph">
                  <wp:posOffset>96520</wp:posOffset>
                </wp:positionV>
                <wp:extent cx="200025" cy="581025"/>
                <wp:effectExtent l="0" t="38100" r="66675" b="28575"/>
                <wp:wrapNone/>
                <wp:docPr id="26"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0025" cy="581025"/>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412pt;margin-top:7.6pt;width:15.75pt;height:45.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" strokecolor="#4579b8 [3044]">
                <v:stroke endarrow="open"/>
              </v:shape>
            </w:pict>
          </mc:Fallback>
        </mc:AlternateContent>
      </w:r>
      <w:r w:rsidRPr="00BC27BE">
        <w:rPr>
          <w:szCs w:val="24"/>
          <w:lang w:val="en-US"/>
        </w:rPr>
        <mc:AlternateContent>
          <mc:Choice Requires="wps">
            <w:drawing>
              <wp:anchor distT="0" distB="0" distL="114300" distR="114300" simplePos="0" relativeHeight="251671552" behindDoc="0" locked="0" layoutInCell="1" allowOverlap="1" wp14:anchorId="7BEFC088" wp14:editId="37BA2548">
                <wp:simplePos x="0" y="0"/>
                <wp:positionH relativeFrom="column">
                  <wp:posOffset>3175000</wp:posOffset>
                </wp:positionH>
                <wp:positionV relativeFrom="paragraph">
                  <wp:posOffset>96521</wp:posOffset>
                </wp:positionV>
                <wp:extent cx="457200" cy="228599"/>
                <wp:effectExtent l="0" t="38100" r="57150" b="19685"/>
                <wp:wrapNone/>
                <wp:docPr id="28"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7200" cy="228599"/>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250pt;margin-top:7.6pt;width:36pt;height:18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" strokecolor="#4579b8 [3044]">
                <v:stroke endarrow="open"/>
              </v:shape>
            </w:pict>
          </mc:Fallback>
        </mc:AlternateContent>
      </w:r>
      <w:r w:rsidRPr="00BC27BE">
        <w:rPr>
          <w:szCs w:val="24"/>
          <w:lang w:val="en-US"/>
        </w:rPr>
        <mc:AlternateContent>
          <mc:Choice Requires="wps">
            <w:drawing>
              <wp:anchor distT="0" distB="0" distL="114300" distR="114300" simplePos="0" relativeHeight="251668480" behindDoc="0" locked="0" layoutInCell="1" allowOverlap="1" wp14:anchorId="7B350901" wp14:editId="3CA76100">
                <wp:simplePos x="0" y="0"/>
                <wp:positionH relativeFrom="column">
                  <wp:posOffset>869950</wp:posOffset>
                </wp:positionH>
                <wp:positionV relativeFrom="paragraph">
                  <wp:posOffset>96521</wp:posOffset>
                </wp:positionV>
                <wp:extent cx="609600" cy="323849"/>
                <wp:effectExtent l="0" t="38100" r="57150" b="1968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 cy="323849"/>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68.5pt;margin-top:7.6pt;width:48pt;height:25.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" strokecolor="#4579b8 [3044]">
                <v:stroke endarrow="open"/>
              </v:shape>
            </w:pict>
          </mc:Fallback>
        </mc:AlternateContent>
      </w:r>
    </w:p>
    <w:p w14:paraId="7C63F4D5" w14:textId="77777777" w:rsidR="006074DB" w:rsidRPr="00BC27BE" w:rsidRDefault="006074DB" w:rsidP="006074DB">
      <w:pPr>
        <w:pStyle w:val="ListParagraph"/>
        <w:spacing w:line="360" w:lineRule="auto"/>
        <w:ind w:left="1418"/>
        <w:jc w:val="both"/>
        <w:rPr>
          <w:iCs/>
          <w:szCs w:val="24"/>
        </w:rPr>
      </w:pPr>
      <w:r w:rsidRPr="00BC27BE">
        <w:rPr>
          <w:szCs w:val="24"/>
          <w:lang w:val="en-US"/>
        </w:rPr>
        <mc:AlternateContent>
          <mc:Choice Requires="wps">
            <w:drawing>
              <wp:anchor distT="0" distB="0" distL="114300" distR="114300" simplePos="0" relativeHeight="251664384" behindDoc="0" locked="0" layoutInCell="1" allowOverlap="1" wp14:anchorId="7C411D94" wp14:editId="6918BC23">
                <wp:simplePos x="0" y="0"/>
                <wp:positionH relativeFrom="column">
                  <wp:posOffset>4572000</wp:posOffset>
                </wp:positionH>
                <wp:positionV relativeFrom="paragraph">
                  <wp:posOffset>153670</wp:posOffset>
                </wp:positionV>
                <wp:extent cx="2251710" cy="1517650"/>
                <wp:effectExtent l="0" t="0" r="15240" b="25400"/>
                <wp:wrapNone/>
                <wp:docPr id="30"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1710" cy="1517650"/>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4731F6EB" w14:textId="77777777" w:rsidR="006074DB" w:rsidRDefault="006074DB" w:rsidP="006074DB">
                            <w:pPr>
                              <w:jc w:val="center"/>
                            </w:pPr>
                            <w:r>
                              <w:t>Manajemen</w:t>
                            </w:r>
                          </w:p>
                          <w:p w14:paraId="62DA7D5F" w14:textId="77777777" w:rsidR="006074DB" w:rsidRDefault="006074DB" w:rsidP="006074DB">
                            <w:pPr>
                              <w:jc w:val="center"/>
                            </w:pPr>
                            <w:r>
                              <w:t>Tuntutan manajemen terlalu banyak</w:t>
                            </w:r>
                            <w:proofErr w:type="gramStart"/>
                            <w:r>
                              <w:t>.(</w:t>
                            </w:r>
                            <w:proofErr w:type="gramEnd"/>
                            <w:r>
                              <w:t>7 %)</w:t>
                            </w:r>
                          </w:p>
                          <w:p w14:paraId="730883D8" w14:textId="77777777" w:rsidR="006074DB" w:rsidRDefault="006074DB" w:rsidP="006074DB">
                            <w:pPr>
                              <w:jc w:val="center"/>
                            </w:pPr>
                            <w:r>
                              <w:t>Terlalu banyak kerjaan /beban kerja tinggi (8 %)</w:t>
                            </w:r>
                          </w:p>
                          <w:p w14:paraId="28B6E99C" w14:textId="77777777" w:rsidR="006074DB" w:rsidRDefault="006074DB" w:rsidP="006074DB">
                            <w:pPr>
                              <w:jc w:val="center"/>
                            </w:pPr>
                            <w:r>
                              <w:t>Tdk dilibatkan didlm pengambil keputusam manejemen RS (20%)</w:t>
                            </w:r>
                          </w:p>
                          <w:p w14:paraId="0C2CCDFB" w14:textId="77777777" w:rsidR="006074DB" w:rsidRDefault="006074DB" w:rsidP="006074DB">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30" style="position:absolute;left:0;text-align:left;margin-left:5in;margin-top:12.1pt;width:177.3pt;height:1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" fillcolor="#4f81bd [3204]" strokecolor="#243f60 [1604]" strokeweight="2pt">
                <v:textbox>
                  <w:txbxContent>
                    <w:p w14:paraId="4731F6EB" w14:textId="77777777" w:rsidR="006074DB" w:rsidRDefault="006074DB" w:rsidP="006074DB">
                      <w:pPr>
                        <w:jc w:val="center"/>
                      </w:pPr>
                      <w:r>
                        <w:t>Manajemen</w:t>
                      </w:r>
                    </w:p>
                    <w:p w14:paraId="62DA7D5F" w14:textId="77777777" w:rsidR="006074DB" w:rsidRDefault="006074DB" w:rsidP="006074DB">
                      <w:pPr>
                        <w:jc w:val="center"/>
                      </w:pPr>
                      <w:r>
                        <w:t>Tuntutan manajemen terlalu banyak</w:t>
                      </w:r>
                      <w:proofErr w:type="gramStart"/>
                      <w:r>
                        <w:t>.(</w:t>
                      </w:r>
                      <w:proofErr w:type="gramEnd"/>
                      <w:r>
                        <w:t>7 %)</w:t>
                      </w:r>
                    </w:p>
                    <w:p w14:paraId="730883D8" w14:textId="77777777" w:rsidR="006074DB" w:rsidRDefault="006074DB" w:rsidP="006074DB">
                      <w:pPr>
                        <w:jc w:val="center"/>
                      </w:pPr>
                      <w:r>
                        <w:t>Terlalu banyak kerjaan /beban kerja tinggi (8 %)</w:t>
                      </w:r>
                    </w:p>
                    <w:p w14:paraId="28B6E99C" w14:textId="77777777" w:rsidR="006074DB" w:rsidRDefault="006074DB" w:rsidP="006074DB">
                      <w:pPr>
                        <w:jc w:val="center"/>
                      </w:pPr>
                      <w:r>
                        <w:t>Tdk dilibatkan didlm pengambil keputusam manejemen RS (20%)</w:t>
                      </w:r>
                    </w:p>
                    <w:p w14:paraId="0C2CCDFB" w14:textId="77777777" w:rsidR="006074DB" w:rsidRDefault="006074DB" w:rsidP="006074DB">
                      <w:pPr>
                        <w:jc w:val="center"/>
                      </w:pPr>
                    </w:p>
                  </w:txbxContent>
                </v:textbox>
              </v:roundrect>
            </w:pict>
          </mc:Fallback>
        </mc:AlternateContent>
      </w:r>
      <w:r w:rsidRPr="00BC27BE">
        <w:rPr>
          <w:szCs w:val="24"/>
          <w:lang w:val="en-US"/>
        </w:rPr>
        <mc:AlternateContent>
          <mc:Choice Requires="wps">
            <w:drawing>
              <wp:anchor distT="0" distB="0" distL="114300" distR="114300" simplePos="0" relativeHeight="251665408" behindDoc="0" locked="0" layoutInCell="1" allowOverlap="1" wp14:anchorId="74F670D7" wp14:editId="2D53D80D">
                <wp:simplePos x="0" y="0"/>
                <wp:positionH relativeFrom="column">
                  <wp:posOffset>2306320</wp:posOffset>
                </wp:positionH>
                <wp:positionV relativeFrom="paragraph">
                  <wp:posOffset>62230</wp:posOffset>
                </wp:positionV>
                <wp:extent cx="2259965" cy="2296795"/>
                <wp:effectExtent l="0" t="0" r="26035" b="27305"/>
                <wp:wrapNone/>
                <wp:docPr id="29"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9965" cy="2296795"/>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2DE6D486" w14:textId="77777777" w:rsidR="006074DB" w:rsidRDefault="006074DB" w:rsidP="006074DB">
                            <w:pPr>
                              <w:jc w:val="center"/>
                            </w:pPr>
                            <w:r>
                              <w:t>Machine</w:t>
                            </w:r>
                          </w:p>
                          <w:p w14:paraId="0B73F751" w14:textId="77777777" w:rsidR="006074DB" w:rsidRDefault="006074DB" w:rsidP="006074DB">
                            <w:r>
                              <w:t>Ruang triase bergabung antara IGD bersih dan Covid ada 2 TT</w:t>
                            </w:r>
                          </w:p>
                          <w:p w14:paraId="7AE3A1B5" w14:textId="77777777" w:rsidR="006074DB" w:rsidRDefault="006074DB" w:rsidP="006074DB">
                            <w:r>
                              <w:t xml:space="preserve">Ada ruang IGD </w:t>
                            </w:r>
                            <w:proofErr w:type="gramStart"/>
                            <w:r>
                              <w:t>bersih  1</w:t>
                            </w:r>
                            <w:proofErr w:type="gramEnd"/>
                            <w:r>
                              <w:t xml:space="preserve"> TT u anak /ibu</w:t>
                            </w:r>
                          </w:p>
                          <w:p w14:paraId="09BFA14E" w14:textId="77777777" w:rsidR="006074DB" w:rsidRDefault="006074DB" w:rsidP="006074DB">
                            <w:r>
                              <w:t xml:space="preserve">1 TT u rhesus </w:t>
                            </w:r>
                            <w:proofErr w:type="gramStart"/>
                            <w:r>
                              <w:t>bayi ,</w:t>
                            </w:r>
                            <w:proofErr w:type="gramEnd"/>
                            <w:r>
                              <w:t xml:space="preserve"> 1 TT u False </w:t>
                            </w:r>
                          </w:p>
                          <w:p w14:paraId="179BED41" w14:textId="77777777" w:rsidR="006074DB" w:rsidRDefault="006074DB" w:rsidP="006074DB">
                            <w:r>
                              <w:t>Ada IGD isolasi covid 2 TT</w:t>
                            </w:r>
                          </w:p>
                          <w:p w14:paraId="53E987C4" w14:textId="77777777" w:rsidR="006074DB" w:rsidRDefault="006074DB" w:rsidP="006074DB">
                            <w:r>
                              <w:t>Ruang resusitasi 2 TT</w:t>
                            </w:r>
                          </w:p>
                          <w:p w14:paraId="410A4A09" w14:textId="77777777" w:rsidR="006074DB" w:rsidRDefault="006074DB" w:rsidP="006074DB">
                            <w:r>
                              <w:t>Ada sarana olahraga</w:t>
                            </w:r>
                          </w:p>
                          <w:p w14:paraId="42C72152" w14:textId="77777777" w:rsidR="006074DB" w:rsidRDefault="006074DB" w:rsidP="006074DB">
                            <w:pPr>
                              <w:jc w:val="center"/>
                            </w:pPr>
                            <w:r>
                              <w:t>Ada senam bersama</w:t>
                            </w:r>
                          </w:p>
                          <w:p w14:paraId="6C562FC3" w14:textId="77777777" w:rsidR="006074DB" w:rsidRDefault="006074DB" w:rsidP="006074DB">
                            <w:pPr>
                              <w:jc w:val="center"/>
                            </w:pPr>
                            <w:r>
                              <w:t>Konseling psikologi</w:t>
                            </w:r>
                          </w:p>
                          <w:p w14:paraId="41733809" w14:textId="77777777" w:rsidR="006074DB" w:rsidRDefault="006074DB" w:rsidP="006074DB"/>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31" style="position:absolute;left:0;text-align:left;margin-left:181.6pt;margin-top:4.9pt;width:177.95pt;height:18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" fillcolor="#4f81bd [3204]" strokecolor="#243f60 [1604]" strokeweight="2pt">
                <v:textbox>
                  <w:txbxContent>
                    <w:p w14:paraId="2DE6D486" w14:textId="77777777" w:rsidR="006074DB" w:rsidRDefault="006074DB" w:rsidP="006074DB">
                      <w:pPr>
                        <w:jc w:val="center"/>
                      </w:pPr>
                      <w:r>
                        <w:t>Machine</w:t>
                      </w:r>
                    </w:p>
                    <w:p w14:paraId="0B73F751" w14:textId="77777777" w:rsidR="006074DB" w:rsidRDefault="006074DB" w:rsidP="006074DB">
                      <w:r>
                        <w:t>Ruang triase bergabung antara IGD bersih dan Covid ada 2 TT</w:t>
                      </w:r>
                    </w:p>
                    <w:p w14:paraId="7AE3A1B5" w14:textId="77777777" w:rsidR="006074DB" w:rsidRDefault="006074DB" w:rsidP="006074DB">
                      <w:r>
                        <w:t xml:space="preserve">Ada ruang IGD </w:t>
                      </w:r>
                      <w:proofErr w:type="gramStart"/>
                      <w:r>
                        <w:t>bersih  1</w:t>
                      </w:r>
                      <w:proofErr w:type="gramEnd"/>
                      <w:r>
                        <w:t xml:space="preserve"> TT u anak /ibu</w:t>
                      </w:r>
                    </w:p>
                    <w:p w14:paraId="09BFA14E" w14:textId="77777777" w:rsidR="006074DB" w:rsidRDefault="006074DB" w:rsidP="006074DB">
                      <w:r>
                        <w:t xml:space="preserve">1 TT u rhesus </w:t>
                      </w:r>
                      <w:proofErr w:type="gramStart"/>
                      <w:r>
                        <w:t>bayi ,</w:t>
                      </w:r>
                      <w:proofErr w:type="gramEnd"/>
                      <w:r>
                        <w:t xml:space="preserve"> 1 TT u False </w:t>
                      </w:r>
                    </w:p>
                    <w:p w14:paraId="179BED41" w14:textId="77777777" w:rsidR="006074DB" w:rsidRDefault="006074DB" w:rsidP="006074DB">
                      <w:r>
                        <w:t>Ada IGD isolasi covid 2 TT</w:t>
                      </w:r>
                    </w:p>
                    <w:p w14:paraId="53E987C4" w14:textId="77777777" w:rsidR="006074DB" w:rsidRDefault="006074DB" w:rsidP="006074DB">
                      <w:r>
                        <w:t>Ruang resusitasi 2 TT</w:t>
                      </w:r>
                    </w:p>
                    <w:p w14:paraId="410A4A09" w14:textId="77777777" w:rsidR="006074DB" w:rsidRDefault="006074DB" w:rsidP="006074DB">
                      <w:r>
                        <w:t>Ada sarana olahraga</w:t>
                      </w:r>
                    </w:p>
                    <w:p w14:paraId="42C72152" w14:textId="77777777" w:rsidR="006074DB" w:rsidRDefault="006074DB" w:rsidP="006074DB">
                      <w:pPr>
                        <w:jc w:val="center"/>
                      </w:pPr>
                      <w:r>
                        <w:t>Ada senam bersama</w:t>
                      </w:r>
                    </w:p>
                    <w:p w14:paraId="6C562FC3" w14:textId="77777777" w:rsidR="006074DB" w:rsidRDefault="006074DB" w:rsidP="006074DB">
                      <w:pPr>
                        <w:jc w:val="center"/>
                      </w:pPr>
                      <w:r>
                        <w:t>Konseling psikologi</w:t>
                      </w:r>
                    </w:p>
                    <w:p w14:paraId="41733809" w14:textId="77777777" w:rsidR="006074DB" w:rsidRDefault="006074DB" w:rsidP="006074DB"/>
                  </w:txbxContent>
                </v:textbox>
              </v:roundrect>
            </w:pict>
          </mc:Fallback>
        </mc:AlternateContent>
      </w:r>
      <w:r w:rsidRPr="00BC27BE">
        <w:rPr>
          <w:szCs w:val="24"/>
          <w:lang w:val="en-US"/>
        </w:rPr>
        <mc:AlternateContent>
          <mc:Choice Requires="wps">
            <w:drawing>
              <wp:anchor distT="0" distB="0" distL="114300" distR="114300" simplePos="0" relativeHeight="251666432" behindDoc="0" locked="0" layoutInCell="1" allowOverlap="1" wp14:anchorId="04942C70" wp14:editId="437983A1">
                <wp:simplePos x="0" y="0"/>
                <wp:positionH relativeFrom="column">
                  <wp:posOffset>-339090</wp:posOffset>
                </wp:positionH>
                <wp:positionV relativeFrom="paragraph">
                  <wp:posOffset>155575</wp:posOffset>
                </wp:positionV>
                <wp:extent cx="2613660" cy="2167255"/>
                <wp:effectExtent l="0" t="0" r="15240" b="23495"/>
                <wp:wrapNone/>
                <wp:docPr id="31"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3660" cy="2167255"/>
                        </a:xfrm>
                        <a:prstGeom prst="roundRect">
                          <a:avLst>
                            <a:gd name="adj" fmla="val 16667"/>
                          </a:avLst>
                        </a:prstGeom>
                        <a:solidFill>
                          <a:schemeClr val="accent1">
                            <a:lumMod val="100000"/>
                            <a:lumOff val="0"/>
                          </a:schemeClr>
                        </a:solidFill>
                        <a:ln w="25400">
                          <a:solidFill>
                            <a:schemeClr val="accent1">
                              <a:lumMod val="50000"/>
                              <a:lumOff val="0"/>
                            </a:schemeClr>
                          </a:solidFill>
                          <a:round/>
                          <a:headEnd/>
                          <a:tailEnd/>
                        </a:ln>
                      </wps:spPr>
                      <wps:txbx>
                        <w:txbxContent>
                          <w:p w14:paraId="7C399632" w14:textId="77777777" w:rsidR="006074DB" w:rsidRDefault="006074DB" w:rsidP="006074DB">
                            <w:r>
                              <w:t>Environment</w:t>
                            </w:r>
                          </w:p>
                          <w:p w14:paraId="4843EFB4" w14:textId="77777777" w:rsidR="006074DB" w:rsidRDefault="006074DB" w:rsidP="006074DB">
                            <w:r>
                              <w:t xml:space="preserve">Tuntutan kelg pasien terlalu banyak (11 </w:t>
                            </w:r>
                            <w:proofErr w:type="gramStart"/>
                            <w:r>
                              <w:t>% )</w:t>
                            </w:r>
                            <w:proofErr w:type="gramEnd"/>
                          </w:p>
                          <w:p w14:paraId="714FA9AC" w14:textId="77777777" w:rsidR="006074DB" w:rsidRDefault="006074DB" w:rsidP="006074DB">
                            <w:r>
                              <w:t>Karakteristik pasien berbeda (48%)</w:t>
                            </w:r>
                          </w:p>
                          <w:p w14:paraId="182D3129" w14:textId="77777777" w:rsidR="006074DB" w:rsidRDefault="006074DB" w:rsidP="006074DB">
                            <w:r>
                              <w:t xml:space="preserve">Merasa terganggu dengan bunyi </w:t>
                            </w:r>
                            <w:proofErr w:type="gramStart"/>
                            <w:r>
                              <w:t>peralatan(</w:t>
                            </w:r>
                            <w:proofErr w:type="gramEnd"/>
                            <w:r>
                              <w:t>12%)</w:t>
                            </w:r>
                          </w:p>
                          <w:p w14:paraId="18C3A72C" w14:textId="77777777" w:rsidR="006074DB" w:rsidRDefault="006074DB" w:rsidP="006074DB">
                            <w:r>
                              <w:t>Suhu Udara tidak sehat (32%)</w:t>
                            </w:r>
                          </w:p>
                          <w:p w14:paraId="24F0FC15" w14:textId="77777777" w:rsidR="006074DB" w:rsidRDefault="006074DB" w:rsidP="006074DB">
                            <w:r>
                              <w:t>Pencahayaan kurang (24%)</w:t>
                            </w:r>
                          </w:p>
                          <w:p w14:paraId="4C0374D7" w14:textId="77777777" w:rsidR="006074DB" w:rsidRDefault="006074DB" w:rsidP="006074DB">
                            <w:r>
                              <w:t>Takut/cemas terhadap covid 19 (28%)</w:t>
                            </w:r>
                          </w:p>
                          <w:p w14:paraId="3BA63353" w14:textId="77777777" w:rsidR="006074DB" w:rsidRDefault="006074DB" w:rsidP="006074DB">
                            <w:r>
                              <w:t xml:space="preserve">Kecemasan thd klg </w:t>
                            </w:r>
                            <w:proofErr w:type="gramStart"/>
                            <w:r>
                              <w:t>akan</w:t>
                            </w:r>
                            <w:proofErr w:type="gramEnd"/>
                            <w:r>
                              <w:t xml:space="preserve"> tertular (56%)</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2" style="position:absolute;left:0;text-align:left;margin-left:-26.7pt;margin-top:12.25pt;width:205.8pt;height:17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" fillcolor="#4f81bd [3204]" strokecolor="#243f60 [1604]" strokeweight="2pt">
                <v:textbox>
                  <w:txbxContent>
                    <w:p w14:paraId="7C399632" w14:textId="77777777" w:rsidR="006074DB" w:rsidRDefault="006074DB" w:rsidP="006074DB">
                      <w:r>
                        <w:t>Environment</w:t>
                      </w:r>
                    </w:p>
                    <w:p w14:paraId="4843EFB4" w14:textId="77777777" w:rsidR="006074DB" w:rsidRDefault="006074DB" w:rsidP="006074DB">
                      <w:r>
                        <w:t xml:space="preserve">Tuntutan kelg pasien terlalu banyak (11 </w:t>
                      </w:r>
                      <w:proofErr w:type="gramStart"/>
                      <w:r>
                        <w:t>% )</w:t>
                      </w:r>
                      <w:proofErr w:type="gramEnd"/>
                    </w:p>
                    <w:p w14:paraId="714FA9AC" w14:textId="77777777" w:rsidR="006074DB" w:rsidRDefault="006074DB" w:rsidP="006074DB">
                      <w:r>
                        <w:t>Karakteristik pasien berbeda (48%)</w:t>
                      </w:r>
                    </w:p>
                    <w:p w14:paraId="182D3129" w14:textId="77777777" w:rsidR="006074DB" w:rsidRDefault="006074DB" w:rsidP="006074DB">
                      <w:r>
                        <w:t xml:space="preserve">Merasa terganggu dengan bunyi </w:t>
                      </w:r>
                      <w:proofErr w:type="gramStart"/>
                      <w:r>
                        <w:t>peralatan(</w:t>
                      </w:r>
                      <w:proofErr w:type="gramEnd"/>
                      <w:r>
                        <w:t>12%)</w:t>
                      </w:r>
                    </w:p>
                    <w:p w14:paraId="18C3A72C" w14:textId="77777777" w:rsidR="006074DB" w:rsidRDefault="006074DB" w:rsidP="006074DB">
                      <w:r>
                        <w:t>Suhu Udara tidak sehat (32%)</w:t>
                      </w:r>
                    </w:p>
                    <w:p w14:paraId="24F0FC15" w14:textId="77777777" w:rsidR="006074DB" w:rsidRDefault="006074DB" w:rsidP="006074DB">
                      <w:r>
                        <w:t>Pencahayaan kurang (24%)</w:t>
                      </w:r>
                    </w:p>
                    <w:p w14:paraId="4C0374D7" w14:textId="77777777" w:rsidR="006074DB" w:rsidRDefault="006074DB" w:rsidP="006074DB">
                      <w:r>
                        <w:t>Takut/cemas terhadap covid 19 (28%)</w:t>
                      </w:r>
                    </w:p>
                    <w:p w14:paraId="3BA63353" w14:textId="77777777" w:rsidR="006074DB" w:rsidRDefault="006074DB" w:rsidP="006074DB">
                      <w:r>
                        <w:t xml:space="preserve">Kecemasan thd klg </w:t>
                      </w:r>
                      <w:proofErr w:type="gramStart"/>
                      <w:r>
                        <w:t>akan</w:t>
                      </w:r>
                      <w:proofErr w:type="gramEnd"/>
                      <w:r>
                        <w:t xml:space="preserve"> tertular (56%)</w:t>
                      </w:r>
                    </w:p>
                  </w:txbxContent>
                </v:textbox>
              </v:roundrect>
            </w:pict>
          </mc:Fallback>
        </mc:AlternateContent>
      </w:r>
    </w:p>
    <w:p w14:paraId="21B4985A" w14:textId="77777777" w:rsidR="006074DB" w:rsidRPr="00BC27BE" w:rsidRDefault="006074DB" w:rsidP="006074DB">
      <w:pPr>
        <w:pStyle w:val="ListParagraph"/>
        <w:spacing w:line="360" w:lineRule="auto"/>
        <w:ind w:left="1418"/>
        <w:jc w:val="both"/>
        <w:rPr>
          <w:iCs/>
          <w:szCs w:val="24"/>
        </w:rPr>
      </w:pPr>
    </w:p>
    <w:p w14:paraId="284569AC" w14:textId="77777777" w:rsidR="006074DB" w:rsidRPr="00BC27BE" w:rsidRDefault="006074DB" w:rsidP="006074DB">
      <w:pPr>
        <w:pStyle w:val="ListParagraph"/>
        <w:spacing w:line="360" w:lineRule="auto"/>
        <w:ind w:left="1418"/>
        <w:jc w:val="both"/>
        <w:rPr>
          <w:iCs/>
          <w:szCs w:val="24"/>
        </w:rPr>
      </w:pPr>
    </w:p>
    <w:p w14:paraId="09F3AF13" w14:textId="77777777" w:rsidR="006074DB" w:rsidRPr="00BC27BE" w:rsidRDefault="006074DB" w:rsidP="006074DB">
      <w:pPr>
        <w:pStyle w:val="ListParagraph"/>
        <w:spacing w:line="360" w:lineRule="auto"/>
        <w:ind w:left="1418"/>
        <w:jc w:val="both"/>
        <w:rPr>
          <w:iCs/>
          <w:szCs w:val="24"/>
        </w:rPr>
      </w:pPr>
    </w:p>
    <w:p w14:paraId="6490193B" w14:textId="77777777" w:rsidR="006074DB" w:rsidRPr="00BC27BE" w:rsidRDefault="006074DB" w:rsidP="006074DB">
      <w:pPr>
        <w:pStyle w:val="ListParagraph"/>
        <w:spacing w:line="360" w:lineRule="auto"/>
        <w:ind w:left="1418"/>
        <w:jc w:val="both"/>
        <w:rPr>
          <w:iCs/>
          <w:szCs w:val="24"/>
        </w:rPr>
      </w:pPr>
    </w:p>
    <w:p w14:paraId="0724E885" w14:textId="77777777" w:rsidR="006074DB" w:rsidRPr="00BC27BE" w:rsidRDefault="006074DB" w:rsidP="006074DB">
      <w:pPr>
        <w:pStyle w:val="ListParagraph"/>
        <w:spacing w:line="360" w:lineRule="auto"/>
        <w:ind w:left="1418"/>
        <w:jc w:val="both"/>
        <w:rPr>
          <w:iCs/>
          <w:szCs w:val="24"/>
        </w:rPr>
      </w:pPr>
    </w:p>
    <w:p w14:paraId="2DF8E200" w14:textId="77777777" w:rsidR="006074DB" w:rsidRPr="00BC27BE" w:rsidRDefault="006074DB" w:rsidP="006074DB">
      <w:pPr>
        <w:pStyle w:val="ListParagraph"/>
        <w:spacing w:line="360" w:lineRule="auto"/>
        <w:ind w:left="1418"/>
        <w:jc w:val="both"/>
        <w:rPr>
          <w:iCs/>
          <w:szCs w:val="24"/>
        </w:rPr>
      </w:pPr>
    </w:p>
    <w:p w14:paraId="4002EFDE" w14:textId="77777777" w:rsidR="006074DB" w:rsidRPr="00BC27BE" w:rsidRDefault="006074DB" w:rsidP="006074DB">
      <w:pPr>
        <w:rPr>
          <w:rFonts w:ascii="Times New Roman" w:hAnsi="Times New Roman" w:cs="Times New Roman"/>
          <w:sz w:val="24"/>
          <w:szCs w:val="24"/>
        </w:rPr>
      </w:pPr>
    </w:p>
    <w:p w14:paraId="4BB8F7A2" w14:textId="77777777" w:rsidR="006074DB" w:rsidRPr="00BC27BE" w:rsidRDefault="006074DB" w:rsidP="006074DB">
      <w:pPr>
        <w:rPr>
          <w:rFonts w:ascii="Times New Roman" w:hAnsi="Times New Roman" w:cs="Times New Roman"/>
          <w:sz w:val="24"/>
          <w:szCs w:val="24"/>
        </w:rPr>
      </w:pPr>
    </w:p>
    <w:p w14:paraId="1200CF7B" w14:textId="77777777" w:rsidR="006074DB" w:rsidRPr="00BC27BE" w:rsidRDefault="006074DB" w:rsidP="006074DB">
      <w:pPr>
        <w:rPr>
          <w:rFonts w:ascii="Times New Roman" w:hAnsi="Times New Roman" w:cs="Times New Roman"/>
          <w:sz w:val="24"/>
          <w:szCs w:val="24"/>
        </w:rPr>
      </w:pPr>
    </w:p>
    <w:p w14:paraId="44245C0E" w14:textId="77777777" w:rsidR="006074DB" w:rsidRPr="00BC27BE" w:rsidRDefault="006074DB" w:rsidP="006074DB">
      <w:pPr>
        <w:rPr>
          <w:rFonts w:ascii="Times New Roman" w:hAnsi="Times New Roman" w:cs="Times New Roman"/>
          <w:sz w:val="24"/>
          <w:szCs w:val="24"/>
        </w:rPr>
        <w:sectPr w:rsidR="006074DB" w:rsidRPr="00BC27BE" w:rsidSect="00BC27BE">
          <w:type w:val="continuous"/>
          <w:pgSz w:w="12240" w:h="15840"/>
          <w:pgMar w:top="1360" w:right="880" w:bottom="280" w:left="880" w:header="720" w:footer="720" w:gutter="0"/>
          <w:cols w:space="720"/>
        </w:sectPr>
      </w:pPr>
    </w:p>
    <w:p w14:paraId="41EC4BAB" w14:textId="77777777" w:rsidR="006074DB" w:rsidRPr="00BC27BE" w:rsidRDefault="006074DB" w:rsidP="006074DB">
      <w:pPr>
        <w:pStyle w:val="BodyText"/>
        <w:ind w:left="113"/>
        <w:jc w:val="left"/>
      </w:pPr>
    </w:p>
    <w:p w14:paraId="211FBD02" w14:textId="77777777" w:rsidR="006074DB" w:rsidRPr="00BC27BE" w:rsidRDefault="006074DB" w:rsidP="006074DB">
      <w:pPr>
        <w:ind w:right="675"/>
        <w:jc w:val="center"/>
        <w:rPr>
          <w:rFonts w:ascii="Times New Roman" w:hAnsi="Times New Roman" w:cs="Times New Roman"/>
          <w:sz w:val="24"/>
          <w:szCs w:val="24"/>
        </w:rPr>
      </w:pPr>
      <w:proofErr w:type="gramStart"/>
      <w:r w:rsidRPr="00BC27BE">
        <w:rPr>
          <w:rFonts w:ascii="Times New Roman" w:hAnsi="Times New Roman" w:cs="Times New Roman"/>
          <w:sz w:val="24"/>
          <w:szCs w:val="24"/>
        </w:rPr>
        <w:t>Gambar 1.</w:t>
      </w:r>
      <w:proofErr w:type="gramEnd"/>
      <w:r w:rsidRPr="00BC27BE">
        <w:rPr>
          <w:rFonts w:ascii="Times New Roman" w:hAnsi="Times New Roman" w:cs="Times New Roman"/>
          <w:sz w:val="24"/>
          <w:szCs w:val="24"/>
        </w:rPr>
        <w:t xml:space="preserve"> Diagram </w:t>
      </w:r>
      <w:r w:rsidRPr="00BC27BE">
        <w:rPr>
          <w:rFonts w:ascii="Times New Roman" w:hAnsi="Times New Roman" w:cs="Times New Roman"/>
          <w:i/>
          <w:sz w:val="24"/>
          <w:szCs w:val="24"/>
        </w:rPr>
        <w:t>fishbone</w:t>
      </w:r>
    </w:p>
    <w:p w14:paraId="59A2C00E" w14:textId="77777777" w:rsidR="006074DB" w:rsidRPr="00BC27BE" w:rsidRDefault="006074DB" w:rsidP="006074DB">
      <w:pPr>
        <w:pStyle w:val="BodyText"/>
        <w:tabs>
          <w:tab w:val="left" w:pos="2318"/>
          <w:tab w:val="left" w:pos="4249"/>
        </w:tabs>
        <w:spacing w:line="360" w:lineRule="auto"/>
        <w:ind w:right="38"/>
      </w:pPr>
      <w:proofErr w:type="gramStart"/>
      <w:r w:rsidRPr="00BC27BE">
        <w:t>Diagram fishbone terlihat masalah utama yaitu Stress Perawat yang di sebabkan oleh beberapa faktor terdapat pada tulang ikan.</w:t>
      </w:r>
      <w:proofErr w:type="gramEnd"/>
      <w:r w:rsidRPr="00BC27BE">
        <w:t xml:space="preserve"> </w:t>
      </w:r>
      <w:proofErr w:type="gramStart"/>
      <w:r w:rsidRPr="00BC27BE">
        <w:t xml:space="preserve">Berdasarkan hasil analisis </w:t>
      </w:r>
      <w:r w:rsidRPr="00BC27BE">
        <w:rPr>
          <w:i/>
        </w:rPr>
        <w:t xml:space="preserve">fishbone </w:t>
      </w:r>
      <w:r w:rsidRPr="00BC27BE">
        <w:rPr>
          <w:spacing w:val="-3"/>
        </w:rPr>
        <w:t xml:space="preserve">tersebut </w:t>
      </w:r>
      <w:r w:rsidRPr="00BC27BE">
        <w:t>maka dibentuklah strategi untuk menyelesaikan masalah.</w:t>
      </w:r>
      <w:proofErr w:type="gramEnd"/>
      <w:r w:rsidRPr="00BC27BE">
        <w:t xml:space="preserve"> Penulis menyusun </w:t>
      </w:r>
      <w:r w:rsidRPr="00BC27BE">
        <w:rPr>
          <w:i/>
        </w:rPr>
        <w:t>plan</w:t>
      </w:r>
      <w:r w:rsidRPr="00BC27BE">
        <w:rPr>
          <w:i/>
          <w:spacing w:val="-9"/>
        </w:rPr>
        <w:t xml:space="preserve"> </w:t>
      </w:r>
      <w:r w:rsidRPr="00BC27BE">
        <w:rPr>
          <w:i/>
        </w:rPr>
        <w:t>of</w:t>
      </w:r>
      <w:r w:rsidRPr="00BC27BE">
        <w:rPr>
          <w:i/>
          <w:spacing w:val="-9"/>
        </w:rPr>
        <w:t xml:space="preserve"> </w:t>
      </w:r>
      <w:r w:rsidRPr="00BC27BE">
        <w:rPr>
          <w:i/>
        </w:rPr>
        <w:t>action</w:t>
      </w:r>
      <w:r w:rsidRPr="00BC27BE">
        <w:rPr>
          <w:i/>
          <w:spacing w:val="-11"/>
        </w:rPr>
        <w:t xml:space="preserve"> </w:t>
      </w:r>
      <w:r w:rsidRPr="00BC27BE">
        <w:rPr>
          <w:i/>
        </w:rPr>
        <w:t>(POA)</w:t>
      </w:r>
      <w:r w:rsidRPr="00BC27BE">
        <w:rPr>
          <w:i/>
          <w:spacing w:val="-12"/>
        </w:rPr>
        <w:t xml:space="preserve"> </w:t>
      </w:r>
      <w:r w:rsidRPr="00BC27BE">
        <w:t>sebagai</w:t>
      </w:r>
      <w:r w:rsidRPr="00BC27BE">
        <w:rPr>
          <w:spacing w:val="-8"/>
        </w:rPr>
        <w:t xml:space="preserve"> </w:t>
      </w:r>
      <w:r w:rsidRPr="00BC27BE">
        <w:t>salah</w:t>
      </w:r>
      <w:r w:rsidRPr="00BC27BE">
        <w:rPr>
          <w:spacing w:val="-10"/>
        </w:rPr>
        <w:t xml:space="preserve"> </w:t>
      </w:r>
      <w:r w:rsidRPr="00BC27BE">
        <w:t>satu</w:t>
      </w:r>
      <w:r w:rsidRPr="00BC27BE">
        <w:rPr>
          <w:spacing w:val="-8"/>
        </w:rPr>
        <w:t xml:space="preserve"> </w:t>
      </w:r>
      <w:r w:rsidRPr="00BC27BE">
        <w:t xml:space="preserve">rencana tindakan yang </w:t>
      </w:r>
      <w:proofErr w:type="gramStart"/>
      <w:r w:rsidRPr="00BC27BE">
        <w:t>akan</w:t>
      </w:r>
      <w:proofErr w:type="gramEnd"/>
      <w:r w:rsidRPr="00BC27BE">
        <w:t xml:space="preserve"> dilakukan pada saat implementasi. </w:t>
      </w:r>
    </w:p>
    <w:p w14:paraId="53AEBA1E" w14:textId="77777777" w:rsidR="006074DB" w:rsidRPr="00BC27BE" w:rsidRDefault="006074DB" w:rsidP="006074DB">
      <w:pPr>
        <w:pStyle w:val="BodyText"/>
        <w:ind w:right="39"/>
      </w:pPr>
    </w:p>
    <w:p w14:paraId="7126F35A" w14:textId="77777777" w:rsidR="006074DB" w:rsidRPr="00BC27BE" w:rsidRDefault="006074DB" w:rsidP="006074DB">
      <w:pPr>
        <w:pStyle w:val="BodyText"/>
        <w:ind w:right="39"/>
      </w:pPr>
    </w:p>
    <w:p w14:paraId="4654F5C5" w14:textId="130243BE" w:rsidR="006074DB" w:rsidRPr="00BC27BE" w:rsidRDefault="006074DB" w:rsidP="006074DB">
      <w:pPr>
        <w:pStyle w:val="BodyText"/>
        <w:spacing w:line="360" w:lineRule="auto"/>
        <w:ind w:right="39"/>
      </w:pPr>
      <w:r w:rsidRPr="00BC27BE">
        <w:t>PEMBAHASAN</w:t>
      </w:r>
    </w:p>
    <w:p w14:paraId="4465608E" w14:textId="77777777" w:rsidR="006074DB" w:rsidRPr="00BC27BE" w:rsidRDefault="006074DB" w:rsidP="006074DB">
      <w:pPr>
        <w:pStyle w:val="BodyText"/>
        <w:spacing w:line="360" w:lineRule="auto"/>
        <w:ind w:right="39"/>
      </w:pPr>
      <w:r w:rsidRPr="00BC27BE">
        <w:t xml:space="preserve">Manajer Keperawatan menjalankan 5 fungsi manajemen, antara lain fungsi Staffing dan Controling dimana diperlukan untuk meminimalkan terjadinya stress pada perawat dengan </w:t>
      </w:r>
      <w:proofErr w:type="gramStart"/>
      <w:r w:rsidRPr="00BC27BE">
        <w:t>cara</w:t>
      </w:r>
      <w:proofErr w:type="gramEnd"/>
      <w:r w:rsidRPr="00BC27BE">
        <w:t xml:space="preserve"> menempatkan seseorang sesuai dengan kopetensi skill yang dimilikinya serta melakukan supervisi atau controling didalam menciptakan lingkungan serta hubungan yang sehat diantara tim kesehatan di dalam memberikan asuhan keperawatan kepada pasien. </w:t>
      </w:r>
    </w:p>
    <w:p w14:paraId="00360733" w14:textId="77777777" w:rsidR="006074DB" w:rsidRPr="00BC27BE" w:rsidRDefault="006074DB" w:rsidP="006074DB">
      <w:pPr>
        <w:pStyle w:val="BodyText"/>
        <w:spacing w:line="360" w:lineRule="auto"/>
        <w:ind w:right="39"/>
      </w:pPr>
      <w:proofErr w:type="gramStart"/>
      <w:r w:rsidRPr="00BC27BE">
        <w:t>Dalam rangka mempertahankan kesehatan baik itu kesehatan fisik maupun psikis perawat harus membuat perasaan senang dimana hal itu di dapat pabila tempat kerjanya bebas dari kejadian resiko cidera pada saat memberikan asuhan keperawatan kepasien.</w:t>
      </w:r>
      <w:proofErr w:type="gramEnd"/>
      <w:r w:rsidRPr="00BC27BE">
        <w:t xml:space="preserve"> Serta kebutuhan akan istirahat tercukupi untuk menghindari terjadinya kelelahan dan kurang istirahat </w:t>
      </w:r>
      <w:r w:rsidRPr="00BC27BE">
        <w:fldChar w:fldCharType="begin" w:fldLock="1"/>
      </w:r>
      <w:r w:rsidRPr="00BC27BE">
        <w:instrText>ADDIN CSL_CITATION { "citationItems" : [ { "id" : "ITEM-1", "itemData" : { "author" : [ { "dropping-particle" : "", "family" : "Gould", "given" : "L", "non-dropping-particle" : "", "parse-names" : false, "suffix" : "" }, { "dropping-particle" : "", "family" : "Carpenter", "given" : "H", "non-dropping-particle" : "", "parse-names" : false, "suffix" : "" }, { "dropping-particle" : "", "family" : "Farmer", "given" : "D.R", "non-dropping-particle" : "", "parse-names" : false, "suffix" : "" }, { "dropping-particle" : "", "family" : "Holland", "given" : "D", "non-dropping-particle" : "", "parse-names" : false, "suffix" : "" }, { "dropping-particle" : "", "family" : "Dawson", "given" : "J.M", "non-dropping-particle" : "", "parse-names" : false, "suffix" : "" } ], "container-title" : "Applied Nursing Research,", "id" : "ITEM-1", "issued" : { "date-parts" : [ [ "2019" ] ] }, "page" : "64-69", "title" : "Healthy Nurse, Healthy NationTM (HNHN): Background and first year results", "type" : "article-journal" }, "uris" : [ "http://www.mendeley.com/documents/?uuid=0dbfd0ef-53c6-4a84-b6f8-53ce71e37c84" ] } ], "mendeley" : { "formattedCitation" : "(Gould, Carpenter, Farmer, Holland, &amp; Dawson, 2019)", "plainTextFormattedCitation" : "(Gould, Carpenter, Farmer, Holland, &amp; Dawson, 2019)" }, "properties" : { "noteIndex" : 0 }, "schema" : "https://github.com/citation-style-language/schema/raw/master/csl-citation.json" }</w:instrText>
      </w:r>
      <w:r w:rsidRPr="00BC27BE">
        <w:fldChar w:fldCharType="separate"/>
      </w:r>
      <w:r w:rsidRPr="00BC27BE">
        <w:rPr>
          <w:noProof/>
        </w:rPr>
        <w:t>(Gould, Carpenter, Farmer, Holland, &amp; Dawson, 2019)</w:t>
      </w:r>
      <w:r w:rsidRPr="00BC27BE">
        <w:fldChar w:fldCharType="end"/>
      </w:r>
    </w:p>
    <w:p w14:paraId="33BEDA50" w14:textId="77777777" w:rsidR="006074DB" w:rsidRPr="00BC27BE" w:rsidRDefault="006074DB" w:rsidP="00AD5D43">
      <w:pPr>
        <w:spacing w:line="360" w:lineRule="auto"/>
        <w:jc w:val="both"/>
        <w:rPr>
          <w:rFonts w:ascii="Times New Roman" w:hAnsi="Times New Roman" w:cs="Times New Roman"/>
          <w:sz w:val="24"/>
          <w:szCs w:val="24"/>
        </w:rPr>
      </w:pPr>
      <w:sdt>
        <w:sdtPr>
          <w:rPr>
            <w:rFonts w:ascii="Times New Roman" w:hAnsi="Times New Roman" w:cs="Times New Roman"/>
            <w:color w:val="000000" w:themeColor="text1"/>
            <w:sz w:val="24"/>
            <w:szCs w:val="24"/>
          </w:rPr>
          <w:id w:val="1765643869"/>
          <w:citation/>
        </w:sdtPr>
        <w:sdtContent>
          <w:r w:rsidRPr="00BC27BE">
            <w:rPr>
              <w:rFonts w:ascii="Times New Roman" w:hAnsi="Times New Roman" w:cs="Times New Roman"/>
              <w:color w:val="000000" w:themeColor="text1"/>
              <w:sz w:val="24"/>
              <w:szCs w:val="24"/>
            </w:rPr>
            <w:fldChar w:fldCharType="begin"/>
          </w:r>
          <w:r w:rsidRPr="00BC27BE">
            <w:rPr>
              <w:rFonts w:ascii="Times New Roman" w:hAnsi="Times New Roman" w:cs="Times New Roman"/>
              <w:color w:val="000000" w:themeColor="text1"/>
              <w:sz w:val="24"/>
              <w:szCs w:val="24"/>
            </w:rPr>
            <w:instrText xml:space="preserve"> CITATION Dep06 \l 1033 </w:instrText>
          </w:r>
          <w:r w:rsidRPr="00BC27BE">
            <w:rPr>
              <w:rFonts w:ascii="Times New Roman" w:hAnsi="Times New Roman" w:cs="Times New Roman"/>
              <w:color w:val="000000" w:themeColor="text1"/>
              <w:sz w:val="24"/>
              <w:szCs w:val="24"/>
            </w:rPr>
            <w:fldChar w:fldCharType="separate"/>
          </w:r>
          <w:r w:rsidRPr="00BC27BE">
            <w:rPr>
              <w:rFonts w:ascii="Times New Roman" w:hAnsi="Times New Roman" w:cs="Times New Roman"/>
              <w:noProof/>
              <w:color w:val="000000" w:themeColor="text1"/>
              <w:sz w:val="24"/>
              <w:szCs w:val="24"/>
            </w:rPr>
            <w:t>(Depkes, 2006)</w:t>
          </w:r>
          <w:r w:rsidRPr="00BC27BE">
            <w:rPr>
              <w:rFonts w:ascii="Times New Roman" w:hAnsi="Times New Roman" w:cs="Times New Roman"/>
              <w:color w:val="000000" w:themeColor="text1"/>
              <w:sz w:val="24"/>
              <w:szCs w:val="24"/>
            </w:rPr>
            <w:fldChar w:fldCharType="end"/>
          </w:r>
        </w:sdtContent>
      </w:sdt>
      <w:r w:rsidRPr="00BC27BE">
        <w:rPr>
          <w:rFonts w:ascii="Times New Roman" w:hAnsi="Times New Roman" w:cs="Times New Roman"/>
          <w:color w:val="000000" w:themeColor="text1"/>
          <w:sz w:val="24"/>
          <w:szCs w:val="24"/>
        </w:rPr>
        <w:t xml:space="preserve">  </w:t>
      </w:r>
      <w:r w:rsidRPr="00BC27BE">
        <w:rPr>
          <w:rFonts w:ascii="Times New Roman" w:hAnsi="Times New Roman" w:cs="Times New Roman"/>
          <w:sz w:val="24"/>
          <w:szCs w:val="24"/>
        </w:rPr>
        <w:t>mengatakan Rumah sakit harus mempunyai program pengelolaan keselamatan serta keamanan yang meliputi; penyediaan fasilitas fisik serta menciptakan lingkungan yang aman bagi pasien, keluarga, pengunjung dan staf.hal ini bertujuan agar tidak membuat stress perawat karena salah satu factor penyebab stress bagi pekerja adalah lingkungan serta fasilitas yang ada di tempat kerjanya.</w:t>
      </w:r>
    </w:p>
    <w:p w14:paraId="3BC9FE0A" w14:textId="77777777" w:rsidR="006074DB" w:rsidRPr="00BC27BE" w:rsidRDefault="006074DB" w:rsidP="00AD5D43">
      <w:pPr>
        <w:spacing w:line="360" w:lineRule="auto"/>
        <w:jc w:val="both"/>
        <w:rPr>
          <w:rFonts w:ascii="Times New Roman" w:hAnsi="Times New Roman" w:cs="Times New Roman"/>
          <w:sz w:val="24"/>
          <w:szCs w:val="24"/>
        </w:rPr>
      </w:pPr>
      <w:r w:rsidRPr="00BC27BE">
        <w:rPr>
          <w:rFonts w:ascii="Times New Roman" w:hAnsi="Times New Roman" w:cs="Times New Roman"/>
          <w:sz w:val="24"/>
          <w:szCs w:val="24"/>
        </w:rPr>
        <w:t xml:space="preserve">Manajer harus menciptakan lingkungan kerja yang dapat memenuhi, baik kebutuhan organisasi maupun individu seorang perawat  untuk mempertahankan produktivitas  sekaligus mendorong kepuasan kerja staf </w:t>
      </w:r>
      <w:r w:rsidRPr="00BC27BE">
        <w:rPr>
          <w:rFonts w:ascii="Times New Roman" w:hAnsi="Times New Roman" w:cs="Times New Roman"/>
          <w:sz w:val="24"/>
          <w:szCs w:val="24"/>
        </w:rPr>
        <w:fldChar w:fldCharType="begin" w:fldLock="1"/>
      </w:r>
      <w:r w:rsidRPr="00BC27BE">
        <w:rPr>
          <w:rFonts w:ascii="Times New Roman" w:hAnsi="Times New Roman" w:cs="Times New Roman"/>
          <w:sz w:val="24"/>
          <w:szCs w:val="24"/>
        </w:rPr>
        <w:instrText>ADDIN CSL_CITATION { "citationItems" : [ { "id" : "ITEM-1", "itemData" : { "ISBN" : "9781496349798", "author" : [ { "dropping-particle" : "", "family" : "Marquis", "given" : "Bessie L", "non-dropping-particle" : "", "parse-names" : false, "suffix" : "" }, { "dropping-particle" : "", "family" : "Huston", "given" : "Carol Jorgensen", "non-dropping-particle" : "", "parse-names" : false, "suffix" : "" } ], "edition" : "9", "id" : "ITEM-1", "issued" : { "date-parts" : [ [ "2017" ] ] }, "publisher" : "Wolters Kluwer Health", "publisher-place" : "Philadelphia", "title" : "Leadership roles and management functions in nursing: Theory and application", "type" : "book" }, "uris" : [ "http://www.mendeley.com/documents/?uuid=a36b2c68-e8f6-4695-9578-a75bafdf1e60", "http://www.mendeley.com/documents/?uuid=8252a92c-4429-4e35-ac73-15ec6113ee7c" ] } ], "mendeley" : { "formattedCitation" : "(Marquis &amp; Huston, 2017)", "plainTextFormattedCitation" : "(Marquis &amp; Huston, 2017)", "previouslyFormattedCitation" : "(Marquis &amp; Huston, 2017)" }, "properties" : { "noteIndex" : 0 }, "schema" : "https://github.com/citation-style-language/schema/raw/master/csl-citation.json"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Marquis &amp; Huston, 2017)</w:t>
      </w:r>
      <w:r w:rsidRPr="00BC27BE">
        <w:rPr>
          <w:rFonts w:ascii="Times New Roman" w:hAnsi="Times New Roman" w:cs="Times New Roman"/>
          <w:sz w:val="24"/>
          <w:szCs w:val="24"/>
        </w:rPr>
        <w:fldChar w:fldCharType="end"/>
      </w:r>
      <w:r w:rsidRPr="00BC27BE">
        <w:rPr>
          <w:rFonts w:ascii="Times New Roman" w:hAnsi="Times New Roman" w:cs="Times New Roman"/>
          <w:sz w:val="24"/>
          <w:szCs w:val="24"/>
        </w:rPr>
        <w:t xml:space="preserve">. Strategi perbaikan lingkungan kerja yaitu inisiatif terkait dengan lingkungan kerja fisik (perlengkapan dan ketersediaan pelatihan yang sesuai); inisiatif yang berkaitan dengan kesehatan fisik karyawan (program kebugaran dan penurunan berat badan); dan inisiatif yang terkait dengan masalah kesehatan mental/ stres/ psikososial (program manajemen stres, dan program untuk menangani masalah keluarga dan tempat kerja,konsultasi dengan psikolog </w:t>
      </w:r>
      <w:r w:rsidRPr="00BC27BE">
        <w:rPr>
          <w:rFonts w:ascii="Times New Roman" w:hAnsi="Times New Roman" w:cs="Times New Roman"/>
          <w:sz w:val="24"/>
          <w:szCs w:val="24"/>
        </w:rPr>
        <w:fldChar w:fldCharType="begin" w:fldLock="1"/>
      </w:r>
      <w:r w:rsidRPr="00BC27BE">
        <w:rPr>
          <w:rFonts w:ascii="Times New Roman" w:hAnsi="Times New Roman" w:cs="Times New Roman"/>
          <w:sz w:val="24"/>
          <w:szCs w:val="24"/>
        </w:rPr>
        <w:instrText>ADDIN CSL_CITATION { "citationItems" : [ { "id" : "ITEM-1", "itemData" : { "author" : [ { "dropping-particle" : "", "family" : "Handiyani", "given" : "Hanny", "non-dropping-particle" : "", "parse-names" : false, "suffix" : "" } ], "id" : "ITEM-1", "issue" : "September", "issued" : { "date-parts" : [ [ "2020" ] ] }, "title" : "Healthy nurse: Strategi pencegahan dan pengendalian PAK di tempat kerja", "type" : "article-journal" }, "uris" : [ "http://www.mendeley.com/documents/?uuid=49917901-f0e4-4ede-9360-7b081c246ad7", "http://www.mendeley.com/documents/?uuid=26a0aa4f-5250-49c1-852b-0c6934e55f1d" ] } ], "mendeley" : { "formattedCitation" : "(Handiyani, 2020)", "plainTextFormattedCitation" : "(Handiyani, 2020)", "previouslyFormattedCitation" : "(Handiyani, 2020)" }, "properties" : { "noteIndex" : 0 }, "schema" : "https://github.com/citation-style-language/schema/raw/master/csl-citation.json"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Handiyani, 2020)</w:t>
      </w:r>
      <w:r w:rsidRPr="00BC27BE">
        <w:rPr>
          <w:rFonts w:ascii="Times New Roman" w:hAnsi="Times New Roman" w:cs="Times New Roman"/>
          <w:sz w:val="24"/>
          <w:szCs w:val="24"/>
        </w:rPr>
        <w:fldChar w:fldCharType="end"/>
      </w:r>
    </w:p>
    <w:p w14:paraId="4F2398BA" w14:textId="77777777" w:rsidR="006074DB" w:rsidRPr="00BC27BE" w:rsidRDefault="006074DB" w:rsidP="006074DB">
      <w:pPr>
        <w:spacing w:line="360" w:lineRule="auto"/>
        <w:ind w:left="567"/>
        <w:jc w:val="both"/>
        <w:rPr>
          <w:rFonts w:ascii="Times New Roman" w:hAnsi="Times New Roman" w:cs="Times New Roman"/>
          <w:sz w:val="24"/>
          <w:szCs w:val="24"/>
        </w:rPr>
      </w:pPr>
      <w:r w:rsidRPr="00BC27BE">
        <w:rPr>
          <w:rFonts w:ascii="Times New Roman" w:hAnsi="Times New Roman" w:cs="Times New Roman"/>
          <w:sz w:val="24"/>
          <w:szCs w:val="24"/>
        </w:rPr>
        <w:lastRenderedPageBreak/>
        <w:t xml:space="preserve">Manajer harus menempatkan SDM sesuai dengan kopetensi yang di miliki untuk meminimalkan terjadinya stress seperti ungkapan peneliti </w:t>
      </w:r>
      <w:sdt>
        <w:sdtPr>
          <w:rPr>
            <w:rFonts w:ascii="Times New Roman" w:hAnsi="Times New Roman" w:cs="Times New Roman"/>
            <w:sz w:val="24"/>
            <w:szCs w:val="24"/>
          </w:rPr>
          <w:id w:val="208924412"/>
          <w:citation/>
        </w:sdtPr>
        <w:sdtContent>
          <w:r w:rsidRPr="00BC27BE">
            <w:rPr>
              <w:rFonts w:ascii="Times New Roman" w:hAnsi="Times New Roman" w:cs="Times New Roman"/>
              <w:sz w:val="24"/>
              <w:szCs w:val="24"/>
            </w:rPr>
            <w:fldChar w:fldCharType="begin"/>
          </w:r>
          <w:r w:rsidRPr="00BC27BE">
            <w:rPr>
              <w:rFonts w:ascii="Times New Roman" w:hAnsi="Times New Roman" w:cs="Times New Roman"/>
              <w:sz w:val="24"/>
              <w:szCs w:val="24"/>
            </w:rPr>
            <w:instrText xml:space="preserve"> CITATION Sum04 \l 1033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Sumarsono, 2004)</w:t>
          </w:r>
          <w:r w:rsidRPr="00BC27BE">
            <w:rPr>
              <w:rFonts w:ascii="Times New Roman" w:hAnsi="Times New Roman" w:cs="Times New Roman"/>
              <w:sz w:val="24"/>
              <w:szCs w:val="24"/>
            </w:rPr>
            <w:fldChar w:fldCharType="end"/>
          </w:r>
        </w:sdtContent>
      </w:sdt>
      <w:r w:rsidRPr="00BC27BE">
        <w:rPr>
          <w:rFonts w:ascii="Times New Roman" w:hAnsi="Times New Roman" w:cs="Times New Roman"/>
          <w:sz w:val="24"/>
          <w:szCs w:val="24"/>
        </w:rPr>
        <w:t xml:space="preserve"> Dimana koseptual kopetensi seseorang menunjukkan kematangan pekerjaan ( kemampuan) dan kematangan psikologi ( kemauan) yang dapat mengarahkan prilaku diri sendiri.Dapat dikatakan kopetensi merupakan kemampuan  untuk mengarahkan dan mengendalikan diri untuk mencapai performa secara maksimal sesuai kebutuhan organisasi.</w:t>
      </w:r>
    </w:p>
    <w:p w14:paraId="23A70245" w14:textId="77777777" w:rsidR="006074DB" w:rsidRPr="00BC27BE" w:rsidRDefault="006074DB" w:rsidP="006074DB">
      <w:pPr>
        <w:spacing w:line="360" w:lineRule="auto"/>
        <w:ind w:left="567"/>
        <w:jc w:val="both"/>
        <w:rPr>
          <w:rFonts w:ascii="Times New Roman" w:hAnsi="Times New Roman" w:cs="Times New Roman"/>
          <w:sz w:val="24"/>
          <w:szCs w:val="24"/>
        </w:rPr>
      </w:pPr>
    </w:p>
    <w:p w14:paraId="590EDDB8" w14:textId="77777777" w:rsidR="006074DB" w:rsidRPr="00BC27BE" w:rsidRDefault="006074DB" w:rsidP="006074DB">
      <w:pPr>
        <w:spacing w:line="360" w:lineRule="auto"/>
        <w:ind w:left="567"/>
        <w:jc w:val="both"/>
        <w:rPr>
          <w:rFonts w:ascii="Times New Roman" w:hAnsi="Times New Roman" w:cs="Times New Roman"/>
          <w:sz w:val="24"/>
          <w:szCs w:val="24"/>
        </w:rPr>
      </w:pPr>
      <w:r w:rsidRPr="00BC27BE">
        <w:rPr>
          <w:rFonts w:ascii="Times New Roman" w:hAnsi="Times New Roman" w:cs="Times New Roman"/>
          <w:sz w:val="24"/>
          <w:szCs w:val="24"/>
        </w:rPr>
        <w:t xml:space="preserve">Menurut </w:t>
      </w:r>
      <w:sdt>
        <w:sdtPr>
          <w:rPr>
            <w:rFonts w:ascii="Times New Roman" w:hAnsi="Times New Roman" w:cs="Times New Roman"/>
            <w:sz w:val="24"/>
            <w:szCs w:val="24"/>
          </w:rPr>
          <w:id w:val="-1296448712"/>
          <w:citation/>
        </w:sdtPr>
        <w:sdtContent>
          <w:r w:rsidRPr="00BC27BE">
            <w:rPr>
              <w:rFonts w:ascii="Times New Roman" w:hAnsi="Times New Roman" w:cs="Times New Roman"/>
              <w:sz w:val="24"/>
              <w:szCs w:val="24"/>
            </w:rPr>
            <w:fldChar w:fldCharType="begin"/>
          </w:r>
          <w:r w:rsidRPr="00BC27BE">
            <w:rPr>
              <w:rFonts w:ascii="Times New Roman" w:hAnsi="Times New Roman" w:cs="Times New Roman"/>
              <w:sz w:val="24"/>
              <w:szCs w:val="24"/>
            </w:rPr>
            <w:instrText xml:space="preserve"> CITATION Rob11 \l 1033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Robbins &amp; Timothy A, 2011)</w:t>
          </w:r>
          <w:r w:rsidRPr="00BC27BE">
            <w:rPr>
              <w:rFonts w:ascii="Times New Roman" w:hAnsi="Times New Roman" w:cs="Times New Roman"/>
              <w:sz w:val="24"/>
              <w:szCs w:val="24"/>
            </w:rPr>
            <w:fldChar w:fldCharType="end"/>
          </w:r>
        </w:sdtContent>
      </w:sdt>
      <w:r w:rsidRPr="00BC27BE">
        <w:rPr>
          <w:rFonts w:ascii="Times New Roman" w:hAnsi="Times New Roman" w:cs="Times New Roman"/>
          <w:sz w:val="24"/>
          <w:szCs w:val="24"/>
        </w:rPr>
        <w:t>, Manajemen stress kerja sebagai suatu program penggunaan sumber daya manusia untuk melakukan pengontrolan atau pengaturan stress dengan tujuan untuk mengenal sumber stress serta tehnik mengelola stress melalui pendekatan individu dan organisasi.</w:t>
      </w:r>
    </w:p>
    <w:p w14:paraId="2A5CAEB7" w14:textId="77777777" w:rsidR="006074DB" w:rsidRPr="00BC27BE" w:rsidRDefault="006074DB" w:rsidP="006074DB">
      <w:pPr>
        <w:spacing w:line="360" w:lineRule="auto"/>
        <w:ind w:left="567"/>
        <w:jc w:val="both"/>
        <w:rPr>
          <w:rFonts w:ascii="Times New Roman" w:hAnsi="Times New Roman" w:cs="Times New Roman"/>
          <w:sz w:val="24"/>
          <w:szCs w:val="24"/>
        </w:rPr>
      </w:pPr>
      <w:r w:rsidRPr="00BC27BE">
        <w:rPr>
          <w:rFonts w:ascii="Times New Roman" w:hAnsi="Times New Roman" w:cs="Times New Roman"/>
          <w:sz w:val="24"/>
          <w:szCs w:val="24"/>
        </w:rPr>
        <w:t>Menurut</w:t>
      </w:r>
      <w:sdt>
        <w:sdtPr>
          <w:rPr>
            <w:rFonts w:ascii="Times New Roman" w:hAnsi="Times New Roman" w:cs="Times New Roman"/>
            <w:sz w:val="24"/>
            <w:szCs w:val="24"/>
          </w:rPr>
          <w:id w:val="-680503774"/>
          <w:citation/>
        </w:sdtPr>
        <w:sdtContent>
          <w:r w:rsidRPr="00BC27BE">
            <w:rPr>
              <w:rFonts w:ascii="Times New Roman" w:hAnsi="Times New Roman" w:cs="Times New Roman"/>
              <w:sz w:val="24"/>
              <w:szCs w:val="24"/>
            </w:rPr>
            <w:fldChar w:fldCharType="begin"/>
          </w:r>
          <w:r w:rsidRPr="00BC27BE">
            <w:rPr>
              <w:rFonts w:ascii="Times New Roman" w:hAnsi="Times New Roman" w:cs="Times New Roman"/>
              <w:sz w:val="24"/>
              <w:szCs w:val="24"/>
            </w:rPr>
            <w:instrText xml:space="preserve"> CITATION Rob11 \l 1033 </w:instrText>
          </w:r>
          <w:r w:rsidRPr="00BC27BE">
            <w:rPr>
              <w:rFonts w:ascii="Times New Roman" w:hAnsi="Times New Roman" w:cs="Times New Roman"/>
              <w:sz w:val="24"/>
              <w:szCs w:val="24"/>
            </w:rPr>
            <w:fldChar w:fldCharType="separate"/>
          </w:r>
          <w:r w:rsidRPr="00BC27BE">
            <w:rPr>
              <w:rFonts w:ascii="Times New Roman" w:hAnsi="Times New Roman" w:cs="Times New Roman"/>
              <w:noProof/>
              <w:sz w:val="24"/>
              <w:szCs w:val="24"/>
            </w:rPr>
            <w:t xml:space="preserve"> (Robbins &amp; Timothy A, 2011)</w:t>
          </w:r>
          <w:r w:rsidRPr="00BC27BE">
            <w:rPr>
              <w:rFonts w:ascii="Times New Roman" w:hAnsi="Times New Roman" w:cs="Times New Roman"/>
              <w:sz w:val="24"/>
              <w:szCs w:val="24"/>
            </w:rPr>
            <w:fldChar w:fldCharType="end"/>
          </w:r>
        </w:sdtContent>
      </w:sdt>
      <w:r w:rsidRPr="00BC27BE">
        <w:rPr>
          <w:rFonts w:ascii="Times New Roman" w:hAnsi="Times New Roman" w:cs="Times New Roman"/>
          <w:sz w:val="24"/>
          <w:szCs w:val="24"/>
        </w:rPr>
        <w:t xml:space="preserve"> Ada dua cara untuk mengelola </w:t>
      </w:r>
      <w:proofErr w:type="gramStart"/>
      <w:r w:rsidRPr="00BC27BE">
        <w:rPr>
          <w:rFonts w:ascii="Times New Roman" w:hAnsi="Times New Roman" w:cs="Times New Roman"/>
          <w:sz w:val="24"/>
          <w:szCs w:val="24"/>
        </w:rPr>
        <w:t>stress  yaitu</w:t>
      </w:r>
      <w:proofErr w:type="gramEnd"/>
      <w:r w:rsidRPr="00BC27BE">
        <w:rPr>
          <w:rFonts w:ascii="Times New Roman" w:hAnsi="Times New Roman" w:cs="Times New Roman"/>
          <w:sz w:val="24"/>
          <w:szCs w:val="24"/>
        </w:rPr>
        <w:t xml:space="preserve"> ;</w:t>
      </w:r>
    </w:p>
    <w:p w14:paraId="40A77846" w14:textId="77777777" w:rsidR="006074DB" w:rsidRPr="00BC27BE" w:rsidRDefault="006074DB" w:rsidP="006074DB">
      <w:pPr>
        <w:pStyle w:val="ListParagraph"/>
        <w:widowControl w:val="0"/>
        <w:numPr>
          <w:ilvl w:val="0"/>
          <w:numId w:val="16"/>
        </w:numPr>
        <w:autoSpaceDE w:val="0"/>
        <w:autoSpaceDN w:val="0"/>
        <w:spacing w:line="360" w:lineRule="auto"/>
        <w:contextualSpacing w:val="0"/>
        <w:jc w:val="both"/>
        <w:rPr>
          <w:szCs w:val="24"/>
        </w:rPr>
      </w:pPr>
      <w:r w:rsidRPr="00BC27BE">
        <w:rPr>
          <w:szCs w:val="24"/>
        </w:rPr>
        <w:t>Melakukan pendekatan Individual</w:t>
      </w:r>
    </w:p>
    <w:p w14:paraId="73BDEE71" w14:textId="77777777" w:rsidR="006074DB" w:rsidRPr="00BC27BE" w:rsidRDefault="006074DB" w:rsidP="006074DB">
      <w:pPr>
        <w:pStyle w:val="ListParagraph"/>
        <w:spacing w:line="360" w:lineRule="auto"/>
        <w:ind w:left="927"/>
        <w:jc w:val="both"/>
        <w:rPr>
          <w:szCs w:val="24"/>
        </w:rPr>
      </w:pPr>
      <w:r w:rsidRPr="00BC27BE">
        <w:rPr>
          <w:szCs w:val="24"/>
        </w:rPr>
        <w:t>Pendekatan individual sangat menentikan keberhasilan manajemen stress di dalam organisasi, beberapa pendekatan antara lain :</w:t>
      </w:r>
    </w:p>
    <w:p w14:paraId="58715D29" w14:textId="77777777" w:rsidR="006074DB" w:rsidRPr="00BC27BE" w:rsidRDefault="006074DB" w:rsidP="006074DB">
      <w:pPr>
        <w:pStyle w:val="ListParagraph"/>
        <w:widowControl w:val="0"/>
        <w:numPr>
          <w:ilvl w:val="0"/>
          <w:numId w:val="17"/>
        </w:numPr>
        <w:autoSpaceDE w:val="0"/>
        <w:autoSpaceDN w:val="0"/>
        <w:spacing w:line="360" w:lineRule="auto"/>
        <w:contextualSpacing w:val="0"/>
        <w:jc w:val="both"/>
        <w:rPr>
          <w:szCs w:val="24"/>
        </w:rPr>
      </w:pPr>
      <w:r w:rsidRPr="00BC27BE">
        <w:rPr>
          <w:szCs w:val="24"/>
        </w:rPr>
        <w:t>Menerapkan manajemen waktu yang baik</w:t>
      </w:r>
    </w:p>
    <w:p w14:paraId="100FCE55" w14:textId="77777777" w:rsidR="006074DB" w:rsidRPr="00BC27BE" w:rsidRDefault="006074DB" w:rsidP="006074DB">
      <w:pPr>
        <w:pStyle w:val="ListParagraph"/>
        <w:widowControl w:val="0"/>
        <w:numPr>
          <w:ilvl w:val="0"/>
          <w:numId w:val="17"/>
        </w:numPr>
        <w:autoSpaceDE w:val="0"/>
        <w:autoSpaceDN w:val="0"/>
        <w:spacing w:line="360" w:lineRule="auto"/>
        <w:contextualSpacing w:val="0"/>
        <w:jc w:val="both"/>
        <w:rPr>
          <w:szCs w:val="24"/>
        </w:rPr>
      </w:pPr>
      <w:r w:rsidRPr="00BC27BE">
        <w:rPr>
          <w:szCs w:val="24"/>
        </w:rPr>
        <w:t>Menambah waktu untuk olah raga</w:t>
      </w:r>
    </w:p>
    <w:p w14:paraId="496B3D96" w14:textId="77777777" w:rsidR="006074DB" w:rsidRPr="00BC27BE" w:rsidRDefault="006074DB" w:rsidP="006074DB">
      <w:pPr>
        <w:pStyle w:val="ListParagraph"/>
        <w:widowControl w:val="0"/>
        <w:numPr>
          <w:ilvl w:val="0"/>
          <w:numId w:val="17"/>
        </w:numPr>
        <w:autoSpaceDE w:val="0"/>
        <w:autoSpaceDN w:val="0"/>
        <w:spacing w:line="360" w:lineRule="auto"/>
        <w:contextualSpacing w:val="0"/>
        <w:jc w:val="both"/>
        <w:rPr>
          <w:szCs w:val="24"/>
        </w:rPr>
      </w:pPr>
      <w:r w:rsidRPr="00BC27BE">
        <w:rPr>
          <w:szCs w:val="24"/>
        </w:rPr>
        <w:t>Melatih diri untuk rileks / santai</w:t>
      </w:r>
    </w:p>
    <w:p w14:paraId="322691DD" w14:textId="77777777" w:rsidR="006074DB" w:rsidRPr="00BC27BE" w:rsidRDefault="006074DB" w:rsidP="006074DB">
      <w:pPr>
        <w:pStyle w:val="ListParagraph"/>
        <w:widowControl w:val="0"/>
        <w:numPr>
          <w:ilvl w:val="0"/>
          <w:numId w:val="17"/>
        </w:numPr>
        <w:autoSpaceDE w:val="0"/>
        <w:autoSpaceDN w:val="0"/>
        <w:spacing w:line="360" w:lineRule="auto"/>
        <w:contextualSpacing w:val="0"/>
        <w:jc w:val="both"/>
        <w:rPr>
          <w:szCs w:val="24"/>
        </w:rPr>
      </w:pPr>
      <w:r w:rsidRPr="00BC27BE">
        <w:rPr>
          <w:szCs w:val="24"/>
        </w:rPr>
        <w:t>Memperluas networking bersosialisasi dan dukungan sosial</w:t>
      </w:r>
    </w:p>
    <w:p w14:paraId="0CB6941E" w14:textId="77777777" w:rsidR="006074DB" w:rsidRPr="00BC27BE" w:rsidRDefault="006074DB" w:rsidP="006074DB">
      <w:pPr>
        <w:pStyle w:val="ListParagraph"/>
        <w:spacing w:line="360" w:lineRule="auto"/>
        <w:ind w:left="1287"/>
        <w:jc w:val="both"/>
        <w:rPr>
          <w:szCs w:val="24"/>
        </w:rPr>
      </w:pPr>
    </w:p>
    <w:p w14:paraId="535D0BA7" w14:textId="77777777" w:rsidR="006074DB" w:rsidRPr="00BC27BE" w:rsidRDefault="006074DB" w:rsidP="006074DB">
      <w:pPr>
        <w:pStyle w:val="ListParagraph"/>
        <w:widowControl w:val="0"/>
        <w:numPr>
          <w:ilvl w:val="0"/>
          <w:numId w:val="16"/>
        </w:numPr>
        <w:autoSpaceDE w:val="0"/>
        <w:autoSpaceDN w:val="0"/>
        <w:spacing w:line="360" w:lineRule="auto"/>
        <w:contextualSpacing w:val="0"/>
        <w:jc w:val="both"/>
        <w:rPr>
          <w:szCs w:val="24"/>
        </w:rPr>
      </w:pPr>
      <w:r w:rsidRPr="00BC27BE">
        <w:rPr>
          <w:szCs w:val="24"/>
        </w:rPr>
        <w:t>Melakukan pendekatan Organisasi</w:t>
      </w:r>
    </w:p>
    <w:p w14:paraId="3394EDD2" w14:textId="77777777" w:rsidR="006074DB" w:rsidRPr="00BC27BE" w:rsidRDefault="006074DB" w:rsidP="006074DB">
      <w:pPr>
        <w:pStyle w:val="ListParagraph"/>
        <w:spacing w:line="360" w:lineRule="auto"/>
        <w:ind w:left="927"/>
        <w:jc w:val="both"/>
        <w:rPr>
          <w:szCs w:val="24"/>
        </w:rPr>
      </w:pPr>
      <w:r w:rsidRPr="00BC27BE">
        <w:rPr>
          <w:szCs w:val="24"/>
        </w:rPr>
        <w:t xml:space="preserve">Pendekatan organisasi dalam upaya mengelola stress didalam organisasi biasanya dilakukan dengan beberapa cara diantaranya adalah; </w:t>
      </w:r>
    </w:p>
    <w:p w14:paraId="73745732"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nciptakan iklim organisasi yang mendukung</w:t>
      </w:r>
    </w:p>
    <w:p w14:paraId="5142050F"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lakukan seleksi personil dan penempatan kerja yang lebih baik sesuaikan koptensi nya serta peminatan personil harus benar benar di pertimbangkan.</w:t>
      </w:r>
    </w:p>
    <w:p w14:paraId="6CC8FFDD"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 xml:space="preserve">Palatihan baik skill maupun updaate ilmu </w:t>
      </w:r>
    </w:p>
    <w:p w14:paraId="760CC54E"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minimalkan kemungkinan terjadinya konflik dan mengklarifikasi peran organisasi</w:t>
      </w:r>
    </w:p>
    <w:p w14:paraId="62FA437C"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netapkan tujuan organisasi secara realitis</w:t>
      </w:r>
    </w:p>
    <w:p w14:paraId="35FBD985"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ngadakan bimbingan  konseling pada anggota</w:t>
      </w:r>
    </w:p>
    <w:p w14:paraId="19D48542"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lastRenderedPageBreak/>
        <w:t xml:space="preserve">Mendesain ulang pekerjaan para anggota sesuaikan dengan tingkat level per personil </w:t>
      </w:r>
    </w:p>
    <w:p w14:paraId="0908E276" w14:textId="77777777" w:rsidR="006074DB" w:rsidRPr="00BC27BE" w:rsidRDefault="006074DB" w:rsidP="006074DB">
      <w:pPr>
        <w:pStyle w:val="ListParagraph"/>
        <w:widowControl w:val="0"/>
        <w:numPr>
          <w:ilvl w:val="0"/>
          <w:numId w:val="18"/>
        </w:numPr>
        <w:autoSpaceDE w:val="0"/>
        <w:autoSpaceDN w:val="0"/>
        <w:spacing w:line="360" w:lineRule="auto"/>
        <w:contextualSpacing w:val="0"/>
        <w:jc w:val="both"/>
        <w:rPr>
          <w:szCs w:val="24"/>
        </w:rPr>
      </w:pPr>
      <w:r w:rsidRPr="00BC27BE">
        <w:rPr>
          <w:szCs w:val="24"/>
        </w:rPr>
        <w:t>Melakukan perbaikan komunikasi dalam organisasi</w:t>
      </w:r>
    </w:p>
    <w:p w14:paraId="34E48629" w14:textId="77777777" w:rsidR="006074DB" w:rsidRPr="00BC27BE" w:rsidRDefault="006074DB" w:rsidP="006074DB">
      <w:pPr>
        <w:pStyle w:val="ListParagraph"/>
        <w:spacing w:line="360" w:lineRule="auto"/>
        <w:ind w:left="1287"/>
        <w:jc w:val="both"/>
        <w:rPr>
          <w:szCs w:val="24"/>
        </w:rPr>
      </w:pPr>
    </w:p>
    <w:p w14:paraId="3DFB9CB3" w14:textId="77777777" w:rsidR="006074DB" w:rsidRPr="00BC27BE" w:rsidRDefault="006074DB" w:rsidP="006074DB">
      <w:pPr>
        <w:spacing w:line="360" w:lineRule="auto"/>
        <w:ind w:left="993" w:hanging="993"/>
        <w:jc w:val="both"/>
        <w:rPr>
          <w:rFonts w:ascii="Times New Roman" w:hAnsi="Times New Roman" w:cs="Times New Roman"/>
          <w:sz w:val="24"/>
          <w:szCs w:val="24"/>
        </w:rPr>
      </w:pPr>
      <w:r w:rsidRPr="00BC27BE">
        <w:rPr>
          <w:rFonts w:ascii="Times New Roman" w:hAnsi="Times New Roman" w:cs="Times New Roman"/>
          <w:sz w:val="24"/>
          <w:szCs w:val="24"/>
        </w:rPr>
        <w:t xml:space="preserve">                Program kegiatan yang dapat di lakukan di dalam </w:t>
      </w:r>
      <w:proofErr w:type="gramStart"/>
      <w:r w:rsidRPr="00BC27BE">
        <w:rPr>
          <w:rFonts w:ascii="Times New Roman" w:hAnsi="Times New Roman" w:cs="Times New Roman"/>
          <w:sz w:val="24"/>
          <w:szCs w:val="24"/>
        </w:rPr>
        <w:t>menurunkan  stress</w:t>
      </w:r>
      <w:proofErr w:type="gramEnd"/>
      <w:r w:rsidRPr="00BC27BE">
        <w:rPr>
          <w:rFonts w:ascii="Times New Roman" w:hAnsi="Times New Roman" w:cs="Times New Roman"/>
          <w:sz w:val="24"/>
          <w:szCs w:val="24"/>
        </w:rPr>
        <w:t xml:space="preserve"> perawat antara lain:</w:t>
      </w:r>
    </w:p>
    <w:p w14:paraId="78B755A4"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Konseling secara berkala baik untuk masalah kerjaan, rumah tangga atau masalah pribadi lainnya.</w:t>
      </w:r>
    </w:p>
    <w:p w14:paraId="2C5D73E2"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Family gatring / liburan bersama ( 1 Th sekali pada saat ultah RS )</w:t>
      </w:r>
    </w:p>
    <w:p w14:paraId="18336FF5"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Pertemuan secara berkala dengan para pimpinan top manajer ( saling terbuka / curhat )</w:t>
      </w:r>
    </w:p>
    <w:p w14:paraId="085ACF17"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Program mengatur konsumsi karyawan</w:t>
      </w:r>
    </w:p>
    <w:p w14:paraId="1EC76AF7"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Program relaksasi karyawan ( Yoga, meditasi, relaksasi nafas dalam )</w:t>
      </w:r>
    </w:p>
    <w:p w14:paraId="635F55C1" w14:textId="77777777" w:rsidR="006074DB" w:rsidRPr="00BC27BE" w:rsidRDefault="006074DB" w:rsidP="006074DB">
      <w:pPr>
        <w:pStyle w:val="ListParagraph"/>
        <w:widowControl w:val="0"/>
        <w:numPr>
          <w:ilvl w:val="0"/>
          <w:numId w:val="19"/>
        </w:numPr>
        <w:autoSpaceDE w:val="0"/>
        <w:autoSpaceDN w:val="0"/>
        <w:spacing w:line="360" w:lineRule="auto"/>
        <w:contextualSpacing w:val="0"/>
        <w:jc w:val="both"/>
        <w:rPr>
          <w:szCs w:val="24"/>
        </w:rPr>
      </w:pPr>
      <w:r w:rsidRPr="00BC27BE">
        <w:rPr>
          <w:szCs w:val="24"/>
        </w:rPr>
        <w:t>Program berhenti merokok, program berhenti minum alkohol, menurunkan Berat badan.</w:t>
      </w:r>
    </w:p>
    <w:p w14:paraId="5B69A6A7" w14:textId="77777777" w:rsidR="006074DB" w:rsidRPr="00BC27BE" w:rsidRDefault="006074DB" w:rsidP="006074DB">
      <w:pPr>
        <w:pStyle w:val="BodyText"/>
        <w:spacing w:before="230" w:line="360" w:lineRule="auto"/>
        <w:ind w:left="988" w:right="52"/>
      </w:pPr>
      <w:r w:rsidRPr="00BC27BE">
        <w:t xml:space="preserve">Dalam memahami perubahan, terdapat model yang dikembangkan oleh seorang ahli fisika serta ilmuwan sosial yang bernama Kurt Lewin pada tahun 1950-an. Lewin mengembangkan konsep </w:t>
      </w:r>
      <w:r w:rsidRPr="00BC27BE">
        <w:rPr>
          <w:i/>
        </w:rPr>
        <w:t xml:space="preserve">force field analysis </w:t>
      </w:r>
      <w:r w:rsidRPr="00BC27BE">
        <w:t xml:space="preserve">atau teori perubahan untuk membantu menganalisa dan mengerti suatu kekuatan terhadap suatu inisiatif perubahan.  </w:t>
      </w:r>
      <w:r w:rsidRPr="00BC27BE">
        <w:rPr>
          <w:i/>
        </w:rPr>
        <w:t xml:space="preserve">Force </w:t>
      </w:r>
      <w:proofErr w:type="gramStart"/>
      <w:r w:rsidRPr="00BC27BE">
        <w:rPr>
          <w:i/>
        </w:rPr>
        <w:t>field  analysis</w:t>
      </w:r>
      <w:proofErr w:type="gramEnd"/>
      <w:r w:rsidRPr="00BC27BE">
        <w:rPr>
          <w:i/>
        </w:rPr>
        <w:t xml:space="preserve">  </w:t>
      </w:r>
      <w:r w:rsidRPr="00BC27BE">
        <w:t xml:space="preserve">adalah sebuah  teknik  untuk  melihat </w:t>
      </w:r>
      <w:r w:rsidRPr="00BC27BE">
        <w:rPr>
          <w:spacing w:val="18"/>
        </w:rPr>
        <w:t xml:space="preserve"> </w:t>
      </w:r>
      <w:r w:rsidRPr="00BC27BE">
        <w:t>gambaran utama yang melibatkan semua kekuatan yang berjalan sejalan dengan perubahan (</w:t>
      </w:r>
      <w:r w:rsidRPr="00BC27BE">
        <w:rPr>
          <w:i/>
        </w:rPr>
        <w:t>driving forces</w:t>
      </w:r>
      <w:r w:rsidRPr="00BC27BE">
        <w:t>) dan kekuatan yang merintangi sebuah perubahan (</w:t>
      </w:r>
      <w:r w:rsidRPr="00BC27BE">
        <w:rPr>
          <w:i/>
        </w:rPr>
        <w:t>resisting forces</w:t>
      </w:r>
      <w:r w:rsidRPr="00BC27BE">
        <w:t>).</w:t>
      </w:r>
    </w:p>
    <w:p w14:paraId="7F2B30D4" w14:textId="77777777" w:rsidR="006074DB" w:rsidRPr="00BC27BE" w:rsidRDefault="006074DB" w:rsidP="006074DB">
      <w:pPr>
        <w:pStyle w:val="BodyText"/>
        <w:spacing w:before="230" w:line="360" w:lineRule="auto"/>
        <w:ind w:left="988" w:right="52"/>
      </w:pPr>
      <w:r w:rsidRPr="00BC27BE">
        <w:t xml:space="preserve">Model Lewin atau sering disebut </w:t>
      </w:r>
      <w:r w:rsidRPr="00BC27BE">
        <w:rPr>
          <w:i/>
        </w:rPr>
        <w:t>Lewin’s three step model</w:t>
      </w:r>
      <w:r w:rsidRPr="00BC27BE">
        <w:t xml:space="preserve">mengacu pada tiga konsep atau fase, yaitu </w:t>
      </w:r>
      <w:r w:rsidRPr="00BC27BE">
        <w:rPr>
          <w:i/>
        </w:rPr>
        <w:t>unfreezing – movement – refreezin</w:t>
      </w:r>
      <w:r w:rsidRPr="00BC27BE">
        <w:t>g</w:t>
      </w:r>
    </w:p>
    <w:p w14:paraId="4F4C1329" w14:textId="77777777" w:rsidR="006074DB" w:rsidRPr="00BC27BE" w:rsidRDefault="006074DB" w:rsidP="00AD5D43">
      <w:pPr>
        <w:pStyle w:val="BodyText"/>
        <w:spacing w:before="230" w:line="360" w:lineRule="auto"/>
        <w:ind w:right="52"/>
      </w:pPr>
    </w:p>
    <w:p w14:paraId="3487E5A9" w14:textId="77777777" w:rsidR="006074DB" w:rsidRPr="00BC27BE" w:rsidRDefault="006074DB" w:rsidP="006074DB">
      <w:pPr>
        <w:spacing w:line="360" w:lineRule="auto"/>
        <w:ind w:left="709" w:right="52"/>
        <w:jc w:val="both"/>
        <w:rPr>
          <w:rFonts w:ascii="Times New Roman" w:hAnsi="Times New Roman" w:cs="Times New Roman"/>
          <w:sz w:val="24"/>
          <w:szCs w:val="24"/>
        </w:rPr>
      </w:pPr>
      <w:r w:rsidRPr="00BC27BE">
        <w:rPr>
          <w:rFonts w:ascii="Times New Roman" w:hAnsi="Times New Roman" w:cs="Times New Roman"/>
          <w:sz w:val="24"/>
          <w:szCs w:val="24"/>
        </w:rPr>
        <w:t>Berikut penjelasan untuk masing-masing tahapan dalam Lewin (Lewin, 1997):</w:t>
      </w:r>
    </w:p>
    <w:p w14:paraId="5C824F19" w14:textId="77777777" w:rsidR="006074DB" w:rsidRPr="00BC27BE" w:rsidRDefault="006074DB" w:rsidP="006074DB">
      <w:pPr>
        <w:pStyle w:val="ListParagraph"/>
        <w:widowControl w:val="0"/>
        <w:numPr>
          <w:ilvl w:val="0"/>
          <w:numId w:val="20"/>
        </w:numPr>
        <w:autoSpaceDE w:val="0"/>
        <w:autoSpaceDN w:val="0"/>
        <w:spacing w:before="1"/>
        <w:contextualSpacing w:val="0"/>
        <w:jc w:val="both"/>
        <w:rPr>
          <w:i/>
          <w:szCs w:val="24"/>
        </w:rPr>
      </w:pPr>
      <w:r w:rsidRPr="00BC27BE">
        <w:rPr>
          <w:i/>
          <w:szCs w:val="24"/>
        </w:rPr>
        <w:t>Unfreezing</w:t>
      </w:r>
    </w:p>
    <w:p w14:paraId="0E214F99" w14:textId="77777777" w:rsidR="006074DB" w:rsidRPr="00BC27BE" w:rsidRDefault="006074DB" w:rsidP="006074DB">
      <w:pPr>
        <w:pStyle w:val="BodyText"/>
        <w:spacing w:before="137" w:line="360" w:lineRule="auto"/>
        <w:ind w:left="1276" w:right="52" w:hanging="142"/>
      </w:pPr>
      <w:r w:rsidRPr="00BC27BE">
        <w:t xml:space="preserve">Tahap yang pertama ini dibentuk dengan teori perilaku manusia dan perilaku organisasi, yang terbagi dalam tiga subproses yang mempunyai relevansi terhadap kesiapan perubahan yaitu perlunya kondisi perubahan karena adanya </w:t>
      </w:r>
      <w:r w:rsidRPr="00BC27BE">
        <w:rPr>
          <w:i/>
        </w:rPr>
        <w:t xml:space="preserve">gap </w:t>
      </w:r>
      <w:r w:rsidRPr="00BC27BE">
        <w:t>yang besar antara tujuan dan kenyataan.</w:t>
      </w:r>
    </w:p>
    <w:p w14:paraId="2EF74812" w14:textId="77777777" w:rsidR="006074DB" w:rsidRPr="00BC27BE" w:rsidRDefault="006074DB" w:rsidP="006074DB">
      <w:pPr>
        <w:pStyle w:val="ListParagraph"/>
        <w:widowControl w:val="0"/>
        <w:numPr>
          <w:ilvl w:val="0"/>
          <w:numId w:val="20"/>
        </w:numPr>
        <w:tabs>
          <w:tab w:val="left" w:pos="1889"/>
        </w:tabs>
        <w:autoSpaceDE w:val="0"/>
        <w:autoSpaceDN w:val="0"/>
        <w:spacing w:before="230"/>
        <w:contextualSpacing w:val="0"/>
        <w:jc w:val="both"/>
        <w:rPr>
          <w:i/>
          <w:szCs w:val="24"/>
        </w:rPr>
      </w:pPr>
      <w:r w:rsidRPr="00BC27BE">
        <w:rPr>
          <w:i/>
          <w:szCs w:val="24"/>
        </w:rPr>
        <w:lastRenderedPageBreak/>
        <w:t>Movement</w:t>
      </w:r>
    </w:p>
    <w:p w14:paraId="5F94A9D0" w14:textId="77777777" w:rsidR="006074DB" w:rsidRPr="00BC27BE" w:rsidRDefault="006074DB" w:rsidP="006074DB">
      <w:pPr>
        <w:pStyle w:val="BodyText"/>
        <w:spacing w:before="136" w:line="360" w:lineRule="auto"/>
        <w:ind w:left="1134" w:right="52"/>
      </w:pPr>
      <w:proofErr w:type="gramStart"/>
      <w:r w:rsidRPr="00BC27BE">
        <w:t xml:space="preserve">Menganalisa </w:t>
      </w:r>
      <w:r w:rsidRPr="00BC27BE">
        <w:rPr>
          <w:i/>
        </w:rPr>
        <w:t xml:space="preserve">gap </w:t>
      </w:r>
      <w:r w:rsidRPr="00BC27BE">
        <w:t xml:space="preserve">antara </w:t>
      </w:r>
      <w:r w:rsidRPr="00BC27BE">
        <w:rPr>
          <w:i/>
        </w:rPr>
        <w:t xml:space="preserve">desire status </w:t>
      </w:r>
      <w:r w:rsidRPr="00BC27BE">
        <w:t xml:space="preserve">dengan </w:t>
      </w:r>
      <w:r w:rsidRPr="00BC27BE">
        <w:rPr>
          <w:i/>
        </w:rPr>
        <w:t xml:space="preserve">status quo, </w:t>
      </w:r>
      <w:r w:rsidRPr="00BC27BE">
        <w:t>dan mencermati program-program perubahan yang sesuai untuk dilakukan agar dapat memberi solusi yang optimal untuk mengurangi resistensi terhadap perubahan.</w:t>
      </w:r>
      <w:proofErr w:type="gramEnd"/>
    </w:p>
    <w:p w14:paraId="65437125" w14:textId="77777777" w:rsidR="006074DB" w:rsidRPr="00BC27BE" w:rsidRDefault="006074DB" w:rsidP="006074DB">
      <w:pPr>
        <w:pStyle w:val="BodyText"/>
        <w:spacing w:before="136" w:line="360" w:lineRule="auto"/>
        <w:ind w:left="1134" w:right="52"/>
      </w:pPr>
    </w:p>
    <w:p w14:paraId="67587773" w14:textId="77777777" w:rsidR="006074DB" w:rsidRPr="00BC27BE" w:rsidRDefault="006074DB" w:rsidP="006074DB">
      <w:pPr>
        <w:pStyle w:val="ListParagraph"/>
        <w:widowControl w:val="0"/>
        <w:numPr>
          <w:ilvl w:val="0"/>
          <w:numId w:val="20"/>
        </w:numPr>
        <w:tabs>
          <w:tab w:val="left" w:pos="1889"/>
        </w:tabs>
        <w:autoSpaceDE w:val="0"/>
        <w:autoSpaceDN w:val="0"/>
        <w:contextualSpacing w:val="0"/>
        <w:jc w:val="both"/>
        <w:rPr>
          <w:i/>
          <w:szCs w:val="24"/>
        </w:rPr>
      </w:pPr>
      <w:r w:rsidRPr="00BC27BE">
        <w:rPr>
          <w:i/>
          <w:szCs w:val="24"/>
        </w:rPr>
        <w:t>Refreezing</w:t>
      </w:r>
    </w:p>
    <w:p w14:paraId="47EB5CE8" w14:textId="77777777" w:rsidR="006074DB" w:rsidRPr="00BC27BE" w:rsidRDefault="006074DB" w:rsidP="00AD5D43">
      <w:pPr>
        <w:suppressAutoHyphens/>
        <w:spacing w:line="240" w:lineRule="auto"/>
        <w:ind w:left="1134"/>
        <w:jc w:val="both"/>
        <w:rPr>
          <w:rFonts w:ascii="Times New Roman" w:hAnsi="Times New Roman" w:cs="Times New Roman"/>
          <w:b/>
          <w:bCs/>
          <w:sz w:val="24"/>
          <w:szCs w:val="24"/>
          <w:lang w:val="af-ZA"/>
        </w:rPr>
      </w:pPr>
      <w:r w:rsidRPr="00BC27BE">
        <w:rPr>
          <w:rFonts w:ascii="Times New Roman" w:hAnsi="Times New Roman" w:cs="Times New Roman"/>
          <w:sz w:val="24"/>
          <w:szCs w:val="24"/>
        </w:rPr>
        <w:t xml:space="preserve">Merupakan tahapan di mana perubahan yang terjadi distabilisasi dengan membantu orang-orang yang terkena dampak perubahan, mengintegrasikan perilaku dan sikap yang telah berubah ke dalam </w:t>
      </w:r>
      <w:proofErr w:type="gramStart"/>
      <w:r w:rsidRPr="00BC27BE">
        <w:rPr>
          <w:rFonts w:ascii="Times New Roman" w:hAnsi="Times New Roman" w:cs="Times New Roman"/>
          <w:sz w:val="24"/>
          <w:szCs w:val="24"/>
        </w:rPr>
        <w:t>cara</w:t>
      </w:r>
      <w:proofErr w:type="gramEnd"/>
      <w:r w:rsidRPr="00BC27BE">
        <w:rPr>
          <w:rFonts w:ascii="Times New Roman" w:hAnsi="Times New Roman" w:cs="Times New Roman"/>
          <w:sz w:val="24"/>
          <w:szCs w:val="24"/>
        </w:rPr>
        <w:t xml:space="preserve"> yang normal untuk melakukan sesuatu. </w:t>
      </w:r>
      <w:proofErr w:type="gramStart"/>
      <w:r w:rsidRPr="00BC27BE">
        <w:rPr>
          <w:rFonts w:ascii="Times New Roman" w:hAnsi="Times New Roman" w:cs="Times New Roman"/>
          <w:sz w:val="24"/>
          <w:szCs w:val="24"/>
        </w:rPr>
        <w:t>Hal ini dilakukan dengan memberi mereka kesempatan untuk menunjukkan perilaku dan sikap baru.</w:t>
      </w:r>
      <w:proofErr w:type="gramEnd"/>
      <w:r w:rsidRPr="00BC27BE">
        <w:rPr>
          <w:rFonts w:ascii="Times New Roman" w:hAnsi="Times New Roman" w:cs="Times New Roman"/>
          <w:sz w:val="24"/>
          <w:szCs w:val="24"/>
        </w:rPr>
        <w:t xml:space="preserve"> Sikap dan perilaku yang sudah mapan kembali tersebut perlu dibekukan, sehingga menjadi norma-norma baru yang diakui kebenarannya, atau dengan kata lain membawa kembali organisasi kepada keseimbangan baru</w:t>
      </w:r>
    </w:p>
    <w:p w14:paraId="2B57F9DD" w14:textId="77777777" w:rsidR="006074DB" w:rsidRPr="00BC27BE" w:rsidRDefault="006074DB" w:rsidP="006074DB">
      <w:pPr>
        <w:autoSpaceDE w:val="0"/>
        <w:autoSpaceDN w:val="0"/>
        <w:adjustRightInd w:val="0"/>
        <w:spacing w:line="240" w:lineRule="auto"/>
        <w:jc w:val="center"/>
        <w:rPr>
          <w:rFonts w:ascii="Times New Roman" w:hAnsi="Times New Roman" w:cs="Times New Roman"/>
          <w:sz w:val="24"/>
          <w:szCs w:val="24"/>
        </w:rPr>
      </w:pPr>
    </w:p>
    <w:p w14:paraId="691954FF" w14:textId="77777777" w:rsidR="006074DB" w:rsidRPr="00BC27BE" w:rsidRDefault="006074DB" w:rsidP="006074DB">
      <w:pPr>
        <w:pStyle w:val="NoSpacing"/>
        <w:rPr>
          <w:rFonts w:ascii="Times New Roman" w:hAnsi="Times New Roman" w:cs="Times New Roman"/>
          <w:sz w:val="24"/>
          <w:szCs w:val="24"/>
        </w:rPr>
      </w:pPr>
    </w:p>
    <w:p w14:paraId="0BDE9FF1" w14:textId="77777777" w:rsidR="006074DB" w:rsidRPr="00BC27BE" w:rsidRDefault="006074DB" w:rsidP="006074DB">
      <w:pPr>
        <w:pStyle w:val="BodyText"/>
        <w:spacing w:line="360" w:lineRule="auto"/>
        <w:ind w:left="993" w:hanging="276"/>
        <w:rPr>
          <w:b/>
        </w:rPr>
      </w:pPr>
      <w:r w:rsidRPr="00BC27BE">
        <w:rPr>
          <w:b/>
        </w:rPr>
        <w:t xml:space="preserve">    ETIKA PENELITIAN</w:t>
      </w:r>
    </w:p>
    <w:p w14:paraId="76AAAA34" w14:textId="77777777" w:rsidR="006074DB" w:rsidRPr="00BC27BE" w:rsidRDefault="006074DB" w:rsidP="006074DB">
      <w:pPr>
        <w:pStyle w:val="BodyText"/>
        <w:spacing w:line="360" w:lineRule="auto"/>
        <w:ind w:left="993"/>
      </w:pPr>
      <w:r w:rsidRPr="00BC27BE">
        <w:t xml:space="preserve">Prinsip dan etika penelitian tetap dijunjung oleh peneliti dengan menjaga kerahasiaan data responden sesuai dengan penjelasan penelitian dan </w:t>
      </w:r>
      <w:r w:rsidRPr="00BC27BE">
        <w:rPr>
          <w:i/>
        </w:rPr>
        <w:t xml:space="preserve">informed consent </w:t>
      </w:r>
      <w:r w:rsidRPr="00BC27BE">
        <w:t>penelitiaan Keterbatasan penelitian ini yaitu penggunaan kuesioner yang belum dikembangkan secara optimal dan pembandingan hasil dengan penelitian lain yang masih kurang, oleh karena tidak banyak penelitian nasional dan internasional tentang Pengembangan Panduan Kesehatan Mental Perawat dalam Menurunkan Stress Perawat.</w:t>
      </w:r>
    </w:p>
    <w:p w14:paraId="06AF6103" w14:textId="77777777" w:rsidR="006074DB" w:rsidRPr="00BC27BE" w:rsidRDefault="006074DB" w:rsidP="006074DB">
      <w:pPr>
        <w:suppressAutoHyphens/>
        <w:spacing w:line="240" w:lineRule="auto"/>
        <w:jc w:val="both"/>
        <w:rPr>
          <w:rFonts w:ascii="Times New Roman" w:hAnsi="Times New Roman" w:cs="Times New Roman"/>
          <w:b/>
          <w:sz w:val="24"/>
          <w:szCs w:val="24"/>
        </w:rPr>
      </w:pPr>
    </w:p>
    <w:p w14:paraId="112953C2" w14:textId="77777777" w:rsidR="006074DB" w:rsidRPr="00BC27BE" w:rsidRDefault="006074DB" w:rsidP="006074DB">
      <w:pPr>
        <w:pStyle w:val="BodyText"/>
        <w:spacing w:before="10"/>
        <w:ind w:left="567" w:firstLine="426"/>
        <w:rPr>
          <w:b/>
        </w:rPr>
      </w:pPr>
      <w:r w:rsidRPr="00BC27BE">
        <w:rPr>
          <w:b/>
        </w:rPr>
        <w:t>KONFLIK KEPENTINGAN</w:t>
      </w:r>
    </w:p>
    <w:p w14:paraId="797EFEA2" w14:textId="77777777" w:rsidR="006074DB" w:rsidRPr="00BC27BE" w:rsidRDefault="006074DB" w:rsidP="006074DB">
      <w:pPr>
        <w:pStyle w:val="BodyText"/>
        <w:spacing w:before="10"/>
        <w:ind w:left="567" w:firstLine="426"/>
        <w:rPr>
          <w:b/>
        </w:rPr>
      </w:pPr>
    </w:p>
    <w:p w14:paraId="263C6C38" w14:textId="58ED8D17" w:rsidR="006074DB" w:rsidRDefault="006074DB" w:rsidP="00AD5D43">
      <w:pPr>
        <w:suppressAutoHyphens/>
        <w:spacing w:line="240" w:lineRule="auto"/>
        <w:ind w:firstLine="993"/>
        <w:jc w:val="both"/>
        <w:rPr>
          <w:rFonts w:ascii="Times New Roman" w:hAnsi="Times New Roman" w:cs="Times New Roman"/>
          <w:b/>
          <w:sz w:val="24"/>
          <w:szCs w:val="24"/>
        </w:rPr>
      </w:pPr>
      <w:r w:rsidRPr="00BC27BE">
        <w:rPr>
          <w:rFonts w:ascii="Times New Roman" w:hAnsi="Times New Roman" w:cs="Times New Roman"/>
          <w:sz w:val="24"/>
          <w:szCs w:val="24"/>
        </w:rPr>
        <w:t>Tidak terdapat konflik kepentingan dengan pihak mana pun di dalam penelitian</w:t>
      </w:r>
      <w:r w:rsidRPr="00BC27BE">
        <w:rPr>
          <w:rFonts w:ascii="Times New Roman" w:hAnsi="Times New Roman" w:cs="Times New Roman"/>
          <w:b/>
          <w:sz w:val="24"/>
          <w:szCs w:val="24"/>
        </w:rPr>
        <w:t xml:space="preserve"> </w:t>
      </w:r>
    </w:p>
    <w:p w14:paraId="771078FB" w14:textId="77777777" w:rsidR="006074DB" w:rsidRDefault="006074DB" w:rsidP="006074DB">
      <w:pPr>
        <w:suppressAutoHyphens/>
        <w:spacing w:line="240" w:lineRule="auto"/>
        <w:jc w:val="both"/>
        <w:rPr>
          <w:rFonts w:ascii="Times New Roman" w:hAnsi="Times New Roman" w:cs="Times New Roman"/>
          <w:b/>
          <w:sz w:val="24"/>
          <w:szCs w:val="24"/>
        </w:rPr>
      </w:pPr>
    </w:p>
    <w:p w14:paraId="4DFE30D1" w14:textId="77777777" w:rsidR="006074DB" w:rsidRPr="00BC27BE" w:rsidRDefault="006074DB" w:rsidP="006074DB">
      <w:pPr>
        <w:suppressAutoHyphens/>
        <w:spacing w:line="240" w:lineRule="auto"/>
        <w:jc w:val="both"/>
        <w:rPr>
          <w:rFonts w:ascii="Times New Roman" w:hAnsi="Times New Roman" w:cs="Times New Roman"/>
          <w:b/>
          <w:sz w:val="24"/>
          <w:szCs w:val="24"/>
        </w:rPr>
        <w:sectPr w:rsidR="006074DB" w:rsidRPr="00BC27BE" w:rsidSect="00BC27BE">
          <w:type w:val="continuous"/>
          <w:pgSz w:w="11910" w:h="16840"/>
          <w:pgMar w:top="1320" w:right="1140" w:bottom="1660" w:left="1440" w:header="720" w:footer="720" w:gutter="0"/>
          <w:cols w:space="720"/>
        </w:sectPr>
      </w:pPr>
    </w:p>
    <w:p w14:paraId="2BA39087" w14:textId="77777777" w:rsidR="006074DB" w:rsidRPr="00BC27BE" w:rsidRDefault="006074DB" w:rsidP="00AD5D43">
      <w:pPr>
        <w:suppressAutoHyphens/>
        <w:spacing w:line="240" w:lineRule="auto"/>
        <w:ind w:firstLine="993"/>
        <w:jc w:val="both"/>
        <w:rPr>
          <w:rFonts w:ascii="Times New Roman" w:hAnsi="Times New Roman" w:cs="Times New Roman"/>
          <w:b/>
          <w:sz w:val="24"/>
          <w:szCs w:val="24"/>
        </w:rPr>
      </w:pPr>
      <w:r w:rsidRPr="00BC27BE">
        <w:rPr>
          <w:rFonts w:ascii="Times New Roman" w:hAnsi="Times New Roman" w:cs="Times New Roman"/>
          <w:b/>
          <w:sz w:val="24"/>
          <w:szCs w:val="24"/>
        </w:rPr>
        <w:lastRenderedPageBreak/>
        <w:t>UCAPAN TERIMA KASIH</w:t>
      </w:r>
    </w:p>
    <w:p w14:paraId="3CEC5346" w14:textId="77777777" w:rsidR="006074DB" w:rsidRPr="00BC27BE" w:rsidRDefault="006074DB" w:rsidP="00AD5D43">
      <w:pPr>
        <w:pStyle w:val="NoSpacing"/>
        <w:ind w:left="993"/>
        <w:jc w:val="both"/>
        <w:rPr>
          <w:rFonts w:ascii="Times New Roman" w:hAnsi="Times New Roman" w:cs="Times New Roman"/>
          <w:b/>
          <w:sz w:val="24"/>
          <w:szCs w:val="24"/>
        </w:rPr>
      </w:pPr>
      <w:r w:rsidRPr="00BC27BE">
        <w:rPr>
          <w:rFonts w:ascii="Times New Roman" w:hAnsi="Times New Roman" w:cs="Times New Roman"/>
          <w:sz w:val="24"/>
          <w:szCs w:val="24"/>
        </w:rPr>
        <w:t xml:space="preserve">Terima kasih saya ucapkan pada lahan praktek RSAB yang telah memberikan tempat, waktu kepada saya do dalam melakukan residen ini sehingga dapat tercapai </w:t>
      </w:r>
      <w:proofErr w:type="gramStart"/>
      <w:r w:rsidRPr="00BC27BE">
        <w:rPr>
          <w:rFonts w:ascii="Times New Roman" w:hAnsi="Times New Roman" w:cs="Times New Roman"/>
          <w:sz w:val="24"/>
          <w:szCs w:val="24"/>
        </w:rPr>
        <w:t>denga  maksimal</w:t>
      </w:r>
      <w:proofErr w:type="gramEnd"/>
      <w:r>
        <w:rPr>
          <w:rFonts w:ascii="Times New Roman" w:hAnsi="Times New Roman" w:cs="Times New Roman"/>
          <w:sz w:val="24"/>
          <w:szCs w:val="24"/>
        </w:rPr>
        <w:t>.</w:t>
      </w:r>
    </w:p>
    <w:p w14:paraId="5143822A" w14:textId="77777777" w:rsidR="006074DB" w:rsidRPr="00BC27BE" w:rsidRDefault="006074DB" w:rsidP="006074DB">
      <w:pPr>
        <w:suppressAutoHyphens/>
        <w:spacing w:line="240" w:lineRule="auto"/>
        <w:jc w:val="both"/>
        <w:rPr>
          <w:rFonts w:ascii="Times New Roman" w:hAnsi="Times New Roman" w:cs="Times New Roman"/>
          <w:b/>
          <w:color w:val="000000" w:themeColor="text1"/>
          <w:sz w:val="24"/>
          <w:szCs w:val="24"/>
        </w:rPr>
      </w:pPr>
    </w:p>
    <w:p w14:paraId="25E56804" w14:textId="77777777" w:rsidR="006074DB" w:rsidRPr="00BC27BE" w:rsidRDefault="006074DB" w:rsidP="006074DB">
      <w:pPr>
        <w:spacing w:line="360" w:lineRule="auto"/>
        <w:ind w:left="993"/>
        <w:jc w:val="both"/>
        <w:rPr>
          <w:rFonts w:ascii="Times New Roman" w:hAnsi="Times New Roman" w:cs="Times New Roman"/>
          <w:b/>
          <w:bCs/>
          <w:sz w:val="24"/>
          <w:szCs w:val="24"/>
        </w:rPr>
      </w:pPr>
      <w:r w:rsidRPr="00BC27BE">
        <w:rPr>
          <w:rFonts w:ascii="Times New Roman" w:hAnsi="Times New Roman" w:cs="Times New Roman"/>
          <w:b/>
          <w:color w:val="000000" w:themeColor="text1"/>
          <w:sz w:val="24"/>
          <w:szCs w:val="24"/>
        </w:rPr>
        <w:t>PENUTUP</w:t>
      </w:r>
      <w:r w:rsidRPr="00BC27BE">
        <w:rPr>
          <w:rFonts w:ascii="Times New Roman" w:hAnsi="Times New Roman" w:cs="Times New Roman"/>
          <w:b/>
          <w:bCs/>
          <w:sz w:val="24"/>
          <w:szCs w:val="24"/>
        </w:rPr>
        <w:t xml:space="preserve"> KESIMPULAN </w:t>
      </w:r>
    </w:p>
    <w:p w14:paraId="6CD4245D" w14:textId="77777777" w:rsidR="006074DB" w:rsidRPr="00BC27BE" w:rsidRDefault="006074DB" w:rsidP="006074DB">
      <w:pPr>
        <w:spacing w:line="360" w:lineRule="auto"/>
        <w:ind w:left="993"/>
        <w:jc w:val="both"/>
        <w:rPr>
          <w:rFonts w:ascii="Times New Roman" w:hAnsi="Times New Roman" w:cs="Times New Roman"/>
          <w:sz w:val="24"/>
          <w:szCs w:val="24"/>
          <w:lang w:val="id-ID"/>
        </w:rPr>
      </w:pPr>
      <w:r w:rsidRPr="00BC27BE">
        <w:rPr>
          <w:rFonts w:ascii="Times New Roman" w:hAnsi="Times New Roman" w:cs="Times New Roman"/>
          <w:sz w:val="24"/>
          <w:szCs w:val="24"/>
        </w:rPr>
        <w:t xml:space="preserve">Pengelolaan stress yang baik dilakukan oleh perusahan atau seorang manajer terhadap personilnya akan memberikan dampak yang postif terhadap karyawannya.Pengelolaannya tergantung </w:t>
      </w:r>
      <w:proofErr w:type="gramStart"/>
      <w:r w:rsidRPr="00BC27BE">
        <w:rPr>
          <w:rFonts w:ascii="Times New Roman" w:hAnsi="Times New Roman" w:cs="Times New Roman"/>
          <w:sz w:val="24"/>
          <w:szCs w:val="24"/>
        </w:rPr>
        <w:t>dari  bagaimana</w:t>
      </w:r>
      <w:proofErr w:type="gramEnd"/>
      <w:r w:rsidRPr="00BC27BE">
        <w:rPr>
          <w:rFonts w:ascii="Times New Roman" w:hAnsi="Times New Roman" w:cs="Times New Roman"/>
          <w:sz w:val="24"/>
          <w:szCs w:val="24"/>
        </w:rPr>
        <w:t xml:space="preserve"> perusahan menangani stress </w:t>
      </w:r>
      <w:r w:rsidRPr="00BC27BE">
        <w:rPr>
          <w:rFonts w:ascii="Times New Roman" w:hAnsi="Times New Roman" w:cs="Times New Roman"/>
          <w:sz w:val="24"/>
          <w:szCs w:val="24"/>
        </w:rPr>
        <w:lastRenderedPageBreak/>
        <w:t xml:space="preserve">yang dialami oleh masing masing personil yaitu dengan cara terlebih dahulu mengetahui ada tidaknya stress pada personil, sumber stress sehingga manajemen dapat menentukan intervensi atau pengelolaan stress yang efektif. </w:t>
      </w:r>
    </w:p>
    <w:p w14:paraId="2183E57E" w14:textId="77777777" w:rsidR="006074DB" w:rsidRPr="00BC27BE" w:rsidRDefault="006074DB" w:rsidP="006074DB">
      <w:pPr>
        <w:spacing w:line="360" w:lineRule="auto"/>
        <w:ind w:left="993"/>
        <w:jc w:val="both"/>
        <w:rPr>
          <w:rFonts w:ascii="Times New Roman" w:hAnsi="Times New Roman" w:cs="Times New Roman"/>
          <w:sz w:val="24"/>
          <w:szCs w:val="24"/>
        </w:rPr>
      </w:pPr>
      <w:r w:rsidRPr="00BC27BE">
        <w:rPr>
          <w:rFonts w:ascii="Times New Roman" w:hAnsi="Times New Roman" w:cs="Times New Roman"/>
          <w:sz w:val="24"/>
          <w:szCs w:val="24"/>
        </w:rPr>
        <w:t xml:space="preserve">Faktor penyebab stress yang di dapat dari hasil pengkajian terdata beban </w:t>
      </w:r>
      <w:proofErr w:type="gramStart"/>
      <w:r w:rsidRPr="00BC27BE">
        <w:rPr>
          <w:rFonts w:ascii="Times New Roman" w:hAnsi="Times New Roman" w:cs="Times New Roman"/>
          <w:sz w:val="24"/>
          <w:szCs w:val="24"/>
        </w:rPr>
        <w:t>kerja ,</w:t>
      </w:r>
      <w:proofErr w:type="gramEnd"/>
      <w:r w:rsidRPr="00BC27BE">
        <w:rPr>
          <w:rFonts w:ascii="Times New Roman" w:hAnsi="Times New Roman" w:cs="Times New Roman"/>
          <w:sz w:val="24"/>
          <w:szCs w:val="24"/>
        </w:rPr>
        <w:t xml:space="preserve"> tuntutan dari pasien serta dari pihak manajemen sangat dominan serta paktor lingkungan dan rasa takut serta cemas terpapar dengan penyakit yang saat ini sedang pandemi  di lihat dari  dampak nya yang sangat luar biasa baik bagi personil maupn perusahaan maka di harapkan dengan adanaya panduan dapat meminimalkan atau melihat potensi resiko terjadinya stress serta dampak akibat stress tersebut.</w:t>
      </w:r>
    </w:p>
    <w:p w14:paraId="3B30DF79" w14:textId="77777777" w:rsidR="00AD5D43" w:rsidRDefault="00AD5D43" w:rsidP="00AD5D43">
      <w:pPr>
        <w:spacing w:line="360" w:lineRule="auto"/>
        <w:jc w:val="both"/>
        <w:rPr>
          <w:rFonts w:ascii="Times New Roman" w:hAnsi="Times New Roman" w:cs="Times New Roman"/>
          <w:sz w:val="24"/>
          <w:szCs w:val="24"/>
        </w:rPr>
      </w:pPr>
    </w:p>
    <w:p w14:paraId="7D1850A2" w14:textId="77777777" w:rsidR="00AD5D43" w:rsidRPr="00BC27BE" w:rsidRDefault="00AD5D43" w:rsidP="00AD5D43">
      <w:pPr>
        <w:spacing w:line="360" w:lineRule="auto"/>
        <w:ind w:firstLine="993"/>
        <w:jc w:val="both"/>
        <w:rPr>
          <w:rFonts w:ascii="Times New Roman" w:hAnsi="Times New Roman" w:cs="Times New Roman"/>
          <w:b/>
          <w:sz w:val="24"/>
          <w:szCs w:val="24"/>
        </w:rPr>
      </w:pPr>
      <w:r w:rsidRPr="00BC27BE">
        <w:rPr>
          <w:rFonts w:ascii="Times New Roman" w:hAnsi="Times New Roman" w:cs="Times New Roman"/>
          <w:b/>
          <w:sz w:val="24"/>
          <w:szCs w:val="24"/>
        </w:rPr>
        <w:t>SARAN</w:t>
      </w:r>
    </w:p>
    <w:p w14:paraId="28DA4AD8" w14:textId="77777777" w:rsidR="00AD5D43" w:rsidRPr="00BC27BE" w:rsidRDefault="00AD5D43" w:rsidP="00AD5D43">
      <w:pPr>
        <w:pStyle w:val="ListParagraph"/>
        <w:widowControl w:val="0"/>
        <w:numPr>
          <w:ilvl w:val="0"/>
          <w:numId w:val="21"/>
        </w:numPr>
        <w:autoSpaceDE w:val="0"/>
        <w:autoSpaceDN w:val="0"/>
        <w:spacing w:line="360" w:lineRule="auto"/>
        <w:ind w:left="993" w:firstLine="0"/>
        <w:contextualSpacing w:val="0"/>
        <w:jc w:val="both"/>
        <w:rPr>
          <w:szCs w:val="24"/>
        </w:rPr>
      </w:pPr>
      <w:r w:rsidRPr="00BC27BE">
        <w:rPr>
          <w:szCs w:val="24"/>
        </w:rPr>
        <w:t>Bagi RS X</w:t>
      </w:r>
    </w:p>
    <w:p w14:paraId="5975FAD6" w14:textId="77777777" w:rsidR="00AD5D43" w:rsidRPr="00BC27BE" w:rsidRDefault="00AD5D43" w:rsidP="00AD5D43">
      <w:pPr>
        <w:pStyle w:val="ListParagraph"/>
        <w:widowControl w:val="0"/>
        <w:numPr>
          <w:ilvl w:val="0"/>
          <w:numId w:val="23"/>
        </w:numPr>
        <w:autoSpaceDE w:val="0"/>
        <w:autoSpaceDN w:val="0"/>
        <w:spacing w:line="360" w:lineRule="auto"/>
        <w:contextualSpacing w:val="0"/>
        <w:jc w:val="both"/>
        <w:rPr>
          <w:szCs w:val="24"/>
        </w:rPr>
      </w:pPr>
      <w:r w:rsidRPr="00BC27BE">
        <w:rPr>
          <w:szCs w:val="24"/>
        </w:rPr>
        <w:t>Menjadikan konseling baik dari puncak pimpinanan maupun dari unit khusus di buat secara berkala sebagai usahan preventif stress kerja yang berlebihan</w:t>
      </w:r>
    </w:p>
    <w:p w14:paraId="1E24D0B1" w14:textId="77777777" w:rsidR="00AD5D43" w:rsidRPr="00BC27BE" w:rsidRDefault="00AD5D43" w:rsidP="00AD5D43">
      <w:pPr>
        <w:pStyle w:val="ListParagraph"/>
        <w:widowControl w:val="0"/>
        <w:numPr>
          <w:ilvl w:val="0"/>
          <w:numId w:val="23"/>
        </w:numPr>
        <w:autoSpaceDE w:val="0"/>
        <w:autoSpaceDN w:val="0"/>
        <w:spacing w:line="360" w:lineRule="auto"/>
        <w:contextualSpacing w:val="0"/>
        <w:jc w:val="both"/>
        <w:rPr>
          <w:szCs w:val="24"/>
        </w:rPr>
      </w:pPr>
      <w:r w:rsidRPr="00BC27BE">
        <w:rPr>
          <w:szCs w:val="24"/>
        </w:rPr>
        <w:t xml:space="preserve">Bagi manajemen di sesuaikan antara kopetensi personil dengan kebutuhan ruangan serta peminatan dari prsonil. </w:t>
      </w:r>
    </w:p>
    <w:p w14:paraId="0566CDD4" w14:textId="77777777" w:rsidR="00AD5D43" w:rsidRPr="00BC27BE" w:rsidRDefault="00AD5D43" w:rsidP="00AD5D43">
      <w:pPr>
        <w:pStyle w:val="ListParagraph"/>
        <w:widowControl w:val="0"/>
        <w:numPr>
          <w:ilvl w:val="0"/>
          <w:numId w:val="23"/>
        </w:numPr>
        <w:autoSpaceDE w:val="0"/>
        <w:autoSpaceDN w:val="0"/>
        <w:spacing w:line="360" w:lineRule="auto"/>
        <w:contextualSpacing w:val="0"/>
        <w:jc w:val="both"/>
        <w:rPr>
          <w:szCs w:val="24"/>
        </w:rPr>
      </w:pPr>
      <w:r w:rsidRPr="00BC27BE">
        <w:rPr>
          <w:szCs w:val="24"/>
        </w:rPr>
        <w:t xml:space="preserve"> Pemenuhan skill serta ilmu terkait IGD di dalam menunjang pelayanan.</w:t>
      </w:r>
    </w:p>
    <w:p w14:paraId="53F2E1FB" w14:textId="77777777" w:rsidR="00AD5D43" w:rsidRPr="00AD5D43" w:rsidRDefault="00AD5D43" w:rsidP="00AD5D43">
      <w:pPr>
        <w:pStyle w:val="ListParagraph"/>
        <w:widowControl w:val="0"/>
        <w:numPr>
          <w:ilvl w:val="0"/>
          <w:numId w:val="23"/>
        </w:numPr>
        <w:autoSpaceDE w:val="0"/>
        <w:autoSpaceDN w:val="0"/>
        <w:spacing w:line="360" w:lineRule="auto"/>
        <w:contextualSpacing w:val="0"/>
        <w:jc w:val="both"/>
        <w:rPr>
          <w:szCs w:val="24"/>
        </w:rPr>
      </w:pPr>
      <w:r w:rsidRPr="00BC27BE">
        <w:rPr>
          <w:szCs w:val="24"/>
        </w:rPr>
        <w:t xml:space="preserve"> Melakukan inovasi agar karyawan tidak bosan di dalam melakukan pekerjaannya misalkan dengan cara melakukan olahraga bersama,outbound,pelatihan baik untuk skill maupun update ilmu.</w:t>
      </w:r>
    </w:p>
    <w:p w14:paraId="27D43B38" w14:textId="77777777" w:rsidR="00AD5D43" w:rsidRPr="00BC27BE" w:rsidRDefault="00AD5D43" w:rsidP="00AD5D43">
      <w:pPr>
        <w:pStyle w:val="ListParagraph"/>
        <w:widowControl w:val="0"/>
        <w:numPr>
          <w:ilvl w:val="0"/>
          <w:numId w:val="21"/>
        </w:numPr>
        <w:autoSpaceDE w:val="0"/>
        <w:autoSpaceDN w:val="0"/>
        <w:spacing w:line="360" w:lineRule="auto"/>
        <w:ind w:left="993" w:firstLine="0"/>
        <w:contextualSpacing w:val="0"/>
        <w:jc w:val="both"/>
        <w:rPr>
          <w:szCs w:val="24"/>
        </w:rPr>
      </w:pPr>
      <w:r w:rsidRPr="00BC27BE">
        <w:rPr>
          <w:szCs w:val="24"/>
        </w:rPr>
        <w:t>Bagi Personil IGD</w:t>
      </w:r>
    </w:p>
    <w:p w14:paraId="13F08F70" w14:textId="77777777" w:rsidR="00AD5D43" w:rsidRPr="00BC27BE" w:rsidRDefault="00AD5D43" w:rsidP="00AD5D43">
      <w:pPr>
        <w:pStyle w:val="ListParagraph"/>
        <w:widowControl w:val="0"/>
        <w:numPr>
          <w:ilvl w:val="0"/>
          <w:numId w:val="22"/>
        </w:numPr>
        <w:autoSpaceDE w:val="0"/>
        <w:autoSpaceDN w:val="0"/>
        <w:spacing w:line="360" w:lineRule="auto"/>
        <w:ind w:left="1418" w:hanging="425"/>
        <w:contextualSpacing w:val="0"/>
        <w:jc w:val="both"/>
        <w:rPr>
          <w:szCs w:val="24"/>
        </w:rPr>
      </w:pPr>
      <w:r w:rsidRPr="00BC27BE">
        <w:rPr>
          <w:szCs w:val="24"/>
        </w:rPr>
        <w:t>Lebih meningkat kan skill serta ilmu yang sesuai dengan kebutuhan serta job dis  nya</w:t>
      </w:r>
    </w:p>
    <w:p w14:paraId="0EBB8917" w14:textId="77777777" w:rsidR="00AD5D43" w:rsidRPr="00BC27BE" w:rsidRDefault="00AD5D43" w:rsidP="00AD5D43">
      <w:pPr>
        <w:spacing w:line="360" w:lineRule="auto"/>
        <w:ind w:left="993"/>
        <w:jc w:val="both"/>
        <w:rPr>
          <w:rFonts w:ascii="Times New Roman" w:hAnsi="Times New Roman" w:cs="Times New Roman"/>
          <w:sz w:val="24"/>
          <w:szCs w:val="24"/>
        </w:rPr>
      </w:pPr>
      <w:r w:rsidRPr="00BC27BE">
        <w:rPr>
          <w:rFonts w:ascii="Times New Roman" w:hAnsi="Times New Roman" w:cs="Times New Roman"/>
          <w:sz w:val="24"/>
          <w:szCs w:val="24"/>
        </w:rPr>
        <w:t xml:space="preserve">Penerapan waktu yang tepat tidak menunda-nunda pekerjaan karena sistem kerja IGD membutuhkan sistem kerja cepat, tepat dan cekatan menyelesaikan pekerjaan </w:t>
      </w:r>
      <w:proofErr w:type="gramStart"/>
      <w:r w:rsidRPr="00BC27BE">
        <w:rPr>
          <w:rFonts w:ascii="Times New Roman" w:hAnsi="Times New Roman" w:cs="Times New Roman"/>
          <w:sz w:val="24"/>
          <w:szCs w:val="24"/>
        </w:rPr>
        <w:t>beradasarkan</w:t>
      </w:r>
      <w:proofErr w:type="gramEnd"/>
      <w:r w:rsidRPr="00BC27BE">
        <w:rPr>
          <w:rFonts w:ascii="Times New Roman" w:hAnsi="Times New Roman" w:cs="Times New Roman"/>
          <w:sz w:val="24"/>
          <w:szCs w:val="24"/>
        </w:rPr>
        <w:t xml:space="preserve"> skala prioritas</w:t>
      </w:r>
    </w:p>
    <w:p w14:paraId="5CF9FAD3" w14:textId="77777777" w:rsidR="00AD5D43" w:rsidRPr="00BC27BE" w:rsidRDefault="00AD5D43" w:rsidP="006074DB">
      <w:pPr>
        <w:spacing w:line="360" w:lineRule="auto"/>
        <w:ind w:left="284"/>
        <w:jc w:val="both"/>
        <w:rPr>
          <w:rFonts w:ascii="Times New Roman" w:hAnsi="Times New Roman" w:cs="Times New Roman"/>
          <w:sz w:val="24"/>
          <w:szCs w:val="24"/>
        </w:rPr>
        <w:sectPr w:rsidR="00AD5D43" w:rsidRPr="00BC27BE" w:rsidSect="00BC27BE">
          <w:type w:val="continuous"/>
          <w:pgSz w:w="11910" w:h="16840"/>
          <w:pgMar w:top="1320" w:right="1140" w:bottom="1660" w:left="1440" w:header="720" w:footer="720" w:gutter="0"/>
          <w:cols w:space="720"/>
        </w:sectPr>
      </w:pPr>
    </w:p>
    <w:p w14:paraId="08127505" w14:textId="77777777" w:rsidR="006074DB" w:rsidRPr="00BC27BE" w:rsidRDefault="006074DB" w:rsidP="00AD5D43">
      <w:pPr>
        <w:spacing w:line="360" w:lineRule="auto"/>
        <w:jc w:val="both"/>
        <w:rPr>
          <w:rFonts w:ascii="Times New Roman" w:hAnsi="Times New Roman" w:cs="Times New Roman"/>
          <w:b/>
          <w:sz w:val="24"/>
          <w:szCs w:val="24"/>
        </w:rPr>
        <w:sectPr w:rsidR="006074DB" w:rsidRPr="00BC27BE" w:rsidSect="00BC27BE">
          <w:type w:val="continuous"/>
          <w:pgSz w:w="11910" w:h="16840"/>
          <w:pgMar w:top="1320" w:right="1140" w:bottom="1660" w:left="1440" w:header="720" w:footer="720" w:gutter="0"/>
          <w:cols w:space="720"/>
        </w:sectPr>
      </w:pPr>
      <w:bookmarkStart w:id="0" w:name="_GoBack"/>
      <w:bookmarkEnd w:id="0"/>
    </w:p>
    <w:p w14:paraId="4E834F3D" w14:textId="05E4F252" w:rsidR="006074DB" w:rsidRPr="00BC27BE" w:rsidRDefault="006074DB" w:rsidP="006074DB">
      <w:pPr>
        <w:pStyle w:val="Heading1"/>
      </w:pPr>
    </w:p>
    <w:sdt>
      <w:sdtPr>
        <w:rPr>
          <w:rFonts w:eastAsia="Times New Roman"/>
          <w:b w:val="0"/>
          <w:bCs w:val="0"/>
        </w:rPr>
        <w:id w:val="-669870002"/>
        <w:docPartObj>
          <w:docPartGallery w:val="Bibliographies"/>
          <w:docPartUnique/>
        </w:docPartObj>
      </w:sdtPr>
      <w:sdtEndPr>
        <w:rPr>
          <w:rFonts w:eastAsiaTheme="minorEastAsia"/>
          <w:lang w:eastAsia="en-US"/>
        </w:rPr>
      </w:sdtEndPr>
      <w:sdtContent>
        <w:p w14:paraId="1E83B546" w14:textId="77777777" w:rsidR="006074DB" w:rsidRPr="00BC27BE" w:rsidRDefault="006074DB" w:rsidP="006074DB">
          <w:pPr>
            <w:pStyle w:val="Heading1"/>
          </w:pPr>
          <w:r w:rsidRPr="00BC27BE">
            <w:t>DAFTAR PUSTAKA</w:t>
          </w:r>
        </w:p>
        <w:p w14:paraId="3DCDF74D" w14:textId="77777777" w:rsidR="006074DB" w:rsidRPr="00BC27BE" w:rsidRDefault="006074DB" w:rsidP="006074DB">
          <w:pPr>
            <w:rPr>
              <w:rFonts w:ascii="Times New Roman" w:hAnsi="Times New Roman" w:cs="Times New Roman"/>
              <w:sz w:val="24"/>
              <w:szCs w:val="24"/>
            </w:rPr>
          </w:pPr>
        </w:p>
        <w:sdt>
          <w:sdtPr>
            <w:rPr>
              <w:sz w:val="24"/>
              <w:szCs w:val="24"/>
            </w:rPr>
            <w:id w:val="4322435"/>
            <w:bibliography/>
          </w:sdtPr>
          <w:sdtEndPr>
            <w:rPr>
              <w:rFonts w:eastAsiaTheme="minorEastAsia"/>
              <w:lang w:val="en-US"/>
            </w:rPr>
          </w:sdtEndPr>
          <w:sdtContent>
            <w:p w14:paraId="219519A5" w14:textId="77777777" w:rsidR="006074DB" w:rsidRPr="00BC27BE" w:rsidRDefault="006074DB" w:rsidP="006074DB">
              <w:pPr>
                <w:pStyle w:val="Bibliography"/>
                <w:ind w:left="720" w:hanging="720"/>
                <w:rPr>
                  <w:noProof/>
                  <w:sz w:val="24"/>
                  <w:szCs w:val="24"/>
                  <w:lang w:val="id-ID"/>
                </w:rPr>
              </w:pPr>
              <w:r w:rsidRPr="00BC27BE">
                <w:rPr>
                  <w:sz w:val="24"/>
                  <w:szCs w:val="24"/>
                </w:rPr>
                <w:fldChar w:fldCharType="begin"/>
              </w:r>
              <w:r w:rsidRPr="00BC27BE">
                <w:rPr>
                  <w:sz w:val="24"/>
                  <w:szCs w:val="24"/>
                </w:rPr>
                <w:instrText xml:space="preserve"> BIBLIOGRAPHY </w:instrText>
              </w:r>
              <w:r w:rsidRPr="00BC27BE">
                <w:rPr>
                  <w:sz w:val="24"/>
                  <w:szCs w:val="24"/>
                </w:rPr>
                <w:fldChar w:fldCharType="separate"/>
              </w:r>
              <w:r w:rsidRPr="00BC27BE">
                <w:rPr>
                  <w:noProof/>
                  <w:sz w:val="24"/>
                  <w:szCs w:val="24"/>
                  <w:lang w:val="id-ID"/>
                </w:rPr>
                <w:t xml:space="preserve">Tri Handayan, R., Kuntari, S., Tri Darmayanti, A., Widiyanto, A., &amp; Tri Atmojo, J. ( 2020, Agustus). FAKTOR PENYEBABSTRES PADA TENAGA KESEHATAN DANMASYARAKAT. </w:t>
              </w:r>
              <w:r w:rsidRPr="00BC27BE">
                <w:rPr>
                  <w:i/>
                  <w:iCs/>
                  <w:noProof/>
                  <w:sz w:val="24"/>
                  <w:szCs w:val="24"/>
                  <w:lang w:val="id-ID"/>
                </w:rPr>
                <w:t>Jurnal Keperawatan Jiwa , Volume 8</w:t>
              </w:r>
              <w:r w:rsidRPr="00BC27BE">
                <w:rPr>
                  <w:noProof/>
                  <w:sz w:val="24"/>
                  <w:szCs w:val="24"/>
                  <w:lang w:val="id-ID"/>
                </w:rPr>
                <w:t>, Hal 353-360.</w:t>
              </w:r>
            </w:p>
            <w:p w14:paraId="70058C28"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Aoki, d. (2011, January - April ). Job stress among nurses in public hospitals in Ratchaburi Province, Thailand. </w:t>
              </w:r>
              <w:r w:rsidRPr="00BC27BE">
                <w:rPr>
                  <w:i/>
                  <w:iCs/>
                  <w:noProof/>
                  <w:sz w:val="24"/>
                  <w:szCs w:val="24"/>
                  <w:lang w:val="id-ID"/>
                </w:rPr>
                <w:t>Journal of Public Health and Development , Vol. 9 No. 1</w:t>
              </w:r>
              <w:r w:rsidRPr="00BC27BE">
                <w:rPr>
                  <w:noProof/>
                  <w:sz w:val="24"/>
                  <w:szCs w:val="24"/>
                  <w:lang w:val="id-ID"/>
                </w:rPr>
                <w:t>.</w:t>
              </w:r>
            </w:p>
            <w:p w14:paraId="1FDEC3BC"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Depkes, R. (2006). </w:t>
              </w:r>
              <w:r w:rsidRPr="00BC27BE">
                <w:rPr>
                  <w:i/>
                  <w:iCs/>
                  <w:noProof/>
                  <w:sz w:val="24"/>
                  <w:szCs w:val="24"/>
                  <w:lang w:val="id-ID"/>
                </w:rPr>
                <w:t>Pedoman Kesehatan dan Keselamatan Kerja Instalasi farmasi Rumah Sakit ( K 3 - IFRS).</w:t>
              </w:r>
              <w:r w:rsidRPr="00BC27BE">
                <w:rPr>
                  <w:noProof/>
                  <w:sz w:val="24"/>
                  <w:szCs w:val="24"/>
                  <w:lang w:val="id-ID"/>
                </w:rPr>
                <w:t xml:space="preserve"> Jakarta: Depkes RI.</w:t>
              </w:r>
            </w:p>
            <w:p w14:paraId="4007B7AC"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Hermien, N. ((2018)). Kesehatan Masyarakat dalam Determinan Sosial Budaya.Deepublish.</w:t>
              </w:r>
            </w:p>
            <w:p w14:paraId="031E1A0E"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https://sleekr.co/blog/5-tips-mengelola-stress-karyawan-milineal-di-tempat-kerja/. (n.d.).</w:t>
              </w:r>
            </w:p>
            <w:p w14:paraId="34DA3306"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Huang, Y., &amp; Zhao, N. (2020). </w:t>
              </w:r>
              <w:r w:rsidRPr="00BC27BE">
                <w:rPr>
                  <w:i/>
                  <w:iCs/>
                  <w:noProof/>
                  <w:sz w:val="24"/>
                  <w:szCs w:val="24"/>
                  <w:lang w:val="id-ID"/>
                </w:rPr>
                <w:t>Generalized anxiety disorder, depressive symtoms and sleep quality during Covid 19 outbreak in China</w:t>
              </w:r>
              <w:r w:rsidRPr="00BC27BE">
                <w:rPr>
                  <w:noProof/>
                  <w:sz w:val="24"/>
                  <w:szCs w:val="24"/>
                  <w:lang w:val="id-ID"/>
                </w:rPr>
                <w:t>. From a web - based cross sectional survey", Psychiatry Research: doi: 10.1016/j.psychres.2020.112954</w:t>
              </w:r>
            </w:p>
            <w:p w14:paraId="31E43FE7"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Kristanto, d. (2009). Faktor-faktor Penyebab Stres Kerja Pada Perawat ICU Rumah Sakit Tipe C di Kota Semarang .</w:t>
              </w:r>
            </w:p>
            <w:p w14:paraId="1C745FC8"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Larasuci, A., &amp; Setiadi, S. (2020). Deteksi Dini Gangguan Jiwa dan Masalah Psikososial dengan menngunakan Self Reforting Quesioner ( SRQ - 29 ). </w:t>
              </w:r>
              <w:r w:rsidRPr="00BC27BE">
                <w:rPr>
                  <w:i/>
                  <w:iCs/>
                  <w:noProof/>
                  <w:sz w:val="24"/>
                  <w:szCs w:val="24"/>
                  <w:lang w:val="id-ID"/>
                </w:rPr>
                <w:t>5</w:t>
              </w:r>
              <w:r w:rsidRPr="00BC27BE">
                <w:rPr>
                  <w:noProof/>
                  <w:sz w:val="24"/>
                  <w:szCs w:val="24"/>
                  <w:lang w:val="id-ID"/>
                </w:rPr>
                <w:t>.</w:t>
              </w:r>
            </w:p>
            <w:p w14:paraId="378B2D7C"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Lazarus, R. S. ((1984)). The Stress Concept in the Life Sciences. Stress, Appraisal, and Coping, 1–21.</w:t>
              </w:r>
            </w:p>
            <w:p w14:paraId="715CBFDE"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Lewin, K. (1997). </w:t>
              </w:r>
              <w:r w:rsidRPr="00BC27BE">
                <w:rPr>
                  <w:i/>
                  <w:iCs/>
                  <w:noProof/>
                  <w:sz w:val="24"/>
                  <w:szCs w:val="24"/>
                  <w:lang w:val="id-ID"/>
                </w:rPr>
                <w:t>Resolving Social Conflict and Field Theory in Social Science.</w:t>
              </w:r>
              <w:r w:rsidRPr="00BC27BE">
                <w:rPr>
                  <w:noProof/>
                  <w:sz w:val="24"/>
                  <w:szCs w:val="24"/>
                  <w:lang w:val="id-ID"/>
                </w:rPr>
                <w:t xml:space="preserve"> American Psychological Association.</w:t>
              </w:r>
            </w:p>
            <w:p w14:paraId="0E398EFA"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Luthans, F. (2006). </w:t>
              </w:r>
              <w:r w:rsidRPr="00BC27BE">
                <w:rPr>
                  <w:i/>
                  <w:iCs/>
                  <w:noProof/>
                  <w:sz w:val="24"/>
                  <w:szCs w:val="24"/>
                  <w:lang w:val="id-ID"/>
                </w:rPr>
                <w:t>Perilaku Organisasi</w:t>
              </w:r>
              <w:r w:rsidRPr="00BC27BE">
                <w:rPr>
                  <w:noProof/>
                  <w:sz w:val="24"/>
                  <w:szCs w:val="24"/>
                  <w:lang w:val="id-ID"/>
                </w:rPr>
                <w:t xml:space="preserve"> (Vol. Edisi Kesepuluh). Yogyakarta.</w:t>
              </w:r>
            </w:p>
            <w:p w14:paraId="512ED2E1"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Marqius, B., &amp; Huston, C. (2010). Kepemimpinan dan Manajemen Keperawatan. Teori dan Aplikasi. In A. B. :, </w:t>
              </w:r>
              <w:r w:rsidRPr="00BC27BE">
                <w:rPr>
                  <w:i/>
                  <w:iCs/>
                  <w:noProof/>
                  <w:sz w:val="24"/>
                  <w:szCs w:val="24"/>
                  <w:lang w:val="id-ID"/>
                </w:rPr>
                <w:t>Widyawati dan Handayani.</w:t>
              </w:r>
              <w:r w:rsidRPr="00BC27BE">
                <w:rPr>
                  <w:noProof/>
                  <w:sz w:val="24"/>
                  <w:szCs w:val="24"/>
                  <w:lang w:val="id-ID"/>
                </w:rPr>
                <w:t xml:space="preserve"> jakarta. Edisi 4: EGC.</w:t>
              </w:r>
            </w:p>
            <w:p w14:paraId="0C5CD536"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MenKes, R. (2010). </w:t>
              </w:r>
              <w:r w:rsidRPr="00BC27BE">
                <w:rPr>
                  <w:i/>
                  <w:iCs/>
                  <w:noProof/>
                  <w:sz w:val="24"/>
                  <w:szCs w:val="24"/>
                  <w:lang w:val="id-ID"/>
                </w:rPr>
                <w:t>Standar K3RS.</w:t>
              </w:r>
              <w:r w:rsidRPr="00BC27BE">
                <w:rPr>
                  <w:noProof/>
                  <w:sz w:val="24"/>
                  <w:szCs w:val="24"/>
                  <w:lang w:val="id-ID"/>
                </w:rPr>
                <w:t xml:space="preserve"> </w:t>
              </w:r>
            </w:p>
            <w:p w14:paraId="606C396E"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Menteri Kesehatan, R. (2018). Keselamatan dan Kesehatan Kerja di Fasilitas Pelayanan Kesehatan.</w:t>
              </w:r>
            </w:p>
            <w:p w14:paraId="32E40F5F"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Mumpuni, Y., &amp; Ari, W. (2010). </w:t>
              </w:r>
              <w:r w:rsidRPr="00BC27BE">
                <w:rPr>
                  <w:i/>
                  <w:iCs/>
                  <w:noProof/>
                  <w:sz w:val="24"/>
                  <w:szCs w:val="24"/>
                  <w:lang w:val="id-ID"/>
                </w:rPr>
                <w:t>Cara jitu Mengatasi Stress.</w:t>
              </w:r>
              <w:r w:rsidRPr="00BC27BE">
                <w:rPr>
                  <w:noProof/>
                  <w:sz w:val="24"/>
                  <w:szCs w:val="24"/>
                  <w:lang w:val="id-ID"/>
                </w:rPr>
                <w:t xml:space="preserve"> Yogyakarta: Andi.</w:t>
              </w:r>
            </w:p>
            <w:p w14:paraId="722E8441"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munandar, A. S. (2001). Psikologi industri dan organisasi. jakarta: Universitas Indonesia (UI-Press.</w:t>
              </w:r>
            </w:p>
            <w:p w14:paraId="7D949C28"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Nasrudin, E. (2010). </w:t>
              </w:r>
              <w:r w:rsidRPr="00BC27BE">
                <w:rPr>
                  <w:i/>
                  <w:iCs/>
                  <w:noProof/>
                  <w:sz w:val="24"/>
                  <w:szCs w:val="24"/>
                  <w:lang w:val="id-ID"/>
                </w:rPr>
                <w:t>Psikologi Manajemen.</w:t>
              </w:r>
              <w:r w:rsidRPr="00BC27BE">
                <w:rPr>
                  <w:noProof/>
                  <w:sz w:val="24"/>
                  <w:szCs w:val="24"/>
                  <w:lang w:val="id-ID"/>
                </w:rPr>
                <w:t xml:space="preserve"> Bandung: CV. Pustaka Setia (Anggota IKAPI Jabar).</w:t>
              </w:r>
            </w:p>
            <w:p w14:paraId="4937B5F9"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Pangewa, M. (2005). </w:t>
              </w:r>
              <w:r w:rsidRPr="00BC27BE">
                <w:rPr>
                  <w:i/>
                  <w:iCs/>
                  <w:noProof/>
                  <w:sz w:val="24"/>
                  <w:szCs w:val="24"/>
                  <w:lang w:val="id-ID"/>
                </w:rPr>
                <w:t>Perilaku Keorganisasian.</w:t>
              </w:r>
              <w:r w:rsidRPr="00BC27BE">
                <w:rPr>
                  <w:noProof/>
                  <w:sz w:val="24"/>
                  <w:szCs w:val="24"/>
                  <w:lang w:val="id-ID"/>
                </w:rPr>
                <w:t xml:space="preserve"> Jakarta: Departemen Pendidikan Nasional.</w:t>
              </w:r>
            </w:p>
            <w:p w14:paraId="794CECA4"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Prihatini, L.D. (2007). Analisis Hubungan Beban Kerja Dengan Stres Kerja di Tiap Ruang Rawat Inap RSUD Sidikalang.</w:t>
              </w:r>
            </w:p>
            <w:p w14:paraId="171F51F5"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Prof.Dr. Budi Anna Keliat, S.Up., M.APp.5c. (2020). Dukungan Kesehatan Jiwa dan Psikososial Covid 19 : Keperawatan Jiwa. Jakarta: Ikatan Perawat Kesehatan jiwa Indonesia (IPKJI).</w:t>
              </w:r>
            </w:p>
            <w:p w14:paraId="2797D994"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Rina , T. (2020). FAKTOR PENYEBAB STRES PADA TENAGA KESEHATAN DAN MASYARAKAT. </w:t>
              </w:r>
              <w:r w:rsidRPr="00BC27BE">
                <w:rPr>
                  <w:i/>
                  <w:iCs/>
                  <w:noProof/>
                  <w:sz w:val="24"/>
                  <w:szCs w:val="24"/>
                  <w:lang w:val="id-ID"/>
                </w:rPr>
                <w:t>Jurnal Keperawatan Jiwa</w:t>
              </w:r>
              <w:r w:rsidRPr="00BC27BE">
                <w:rPr>
                  <w:noProof/>
                  <w:sz w:val="24"/>
                  <w:szCs w:val="24"/>
                  <w:lang w:val="id-ID"/>
                </w:rPr>
                <w:t>.</w:t>
              </w:r>
            </w:p>
            <w:p w14:paraId="0782D7BD"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Robbins, S., &amp; Timothy A, J. (2011). </w:t>
              </w:r>
              <w:r w:rsidRPr="00BC27BE">
                <w:rPr>
                  <w:i/>
                  <w:iCs/>
                  <w:noProof/>
                  <w:sz w:val="24"/>
                  <w:szCs w:val="24"/>
                  <w:lang w:val="id-ID"/>
                </w:rPr>
                <w:t>Perilaku Organisasi</w:t>
              </w:r>
              <w:r w:rsidRPr="00BC27BE">
                <w:rPr>
                  <w:noProof/>
                  <w:sz w:val="24"/>
                  <w:szCs w:val="24"/>
                  <w:lang w:val="id-ID"/>
                </w:rPr>
                <w:t xml:space="preserve"> (ke dua belas ed.). Jakarta: Salemba Empat.</w:t>
              </w:r>
            </w:p>
            <w:p w14:paraId="419B2063"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Roohafza,H, &amp; Sarrafzadegan, N. ((2012)). </w:t>
              </w:r>
              <w:r w:rsidRPr="00BC27BE">
                <w:rPr>
                  <w:i/>
                  <w:iCs/>
                  <w:noProof/>
                  <w:sz w:val="24"/>
                  <w:szCs w:val="24"/>
                  <w:lang w:val="id-ID"/>
                </w:rPr>
                <w:t>The effectiveness of stress management intervention in a community-based program : Isfahan Healthy Heart Program .Arya... 7 (4), 176 -183</w:t>
              </w:r>
              <w:r w:rsidRPr="00BC27BE">
                <w:rPr>
                  <w:noProof/>
                  <w:sz w:val="24"/>
                  <w:szCs w:val="24"/>
                  <w:lang w:val="id-ID"/>
                </w:rPr>
                <w:t>. From http://www.arya.mui.ac.ir/index.php/arya/article/view/362/707.</w:t>
              </w:r>
            </w:p>
            <w:p w14:paraId="77364EAD"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lastRenderedPageBreak/>
                <w:t xml:space="preserve">Sumarsono, S. (2004). </w:t>
              </w:r>
              <w:r w:rsidRPr="00BC27BE">
                <w:rPr>
                  <w:i/>
                  <w:iCs/>
                  <w:noProof/>
                  <w:sz w:val="24"/>
                  <w:szCs w:val="24"/>
                  <w:lang w:val="id-ID"/>
                </w:rPr>
                <w:t>Metode Roset Sumber Daya Manusia.</w:t>
              </w:r>
              <w:r w:rsidRPr="00BC27BE">
                <w:rPr>
                  <w:noProof/>
                  <w:sz w:val="24"/>
                  <w:szCs w:val="24"/>
                  <w:lang w:val="id-ID"/>
                </w:rPr>
                <w:t xml:space="preserve"> Graha Ilmu: Yogyakarta.</w:t>
              </w:r>
            </w:p>
            <w:p w14:paraId="79754572"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Wahyuni, A. ( 2009.). Faktor Yang Berhubungan Terhadap Kelelahan Kerja Pegawai Instalasi CSSD/Loundry Rumah Sakit di Kota Makassar . </w:t>
              </w:r>
              <w:r w:rsidRPr="00BC27BE">
                <w:rPr>
                  <w:i/>
                  <w:iCs/>
                  <w:noProof/>
                  <w:sz w:val="24"/>
                  <w:szCs w:val="24"/>
                  <w:lang w:val="id-ID"/>
                </w:rPr>
                <w:t>Tesis. Program Pascasarjana Universitas Hasanuddin. Makassar.</w:t>
              </w:r>
            </w:p>
            <w:p w14:paraId="22F61755"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who. (n.d.).</w:t>
              </w:r>
            </w:p>
            <w:p w14:paraId="55E9E787"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WHO (2009). (n.d.). </w:t>
              </w:r>
              <w:r w:rsidRPr="00BC27BE">
                <w:rPr>
                  <w:i/>
                  <w:iCs/>
                  <w:noProof/>
                  <w:sz w:val="24"/>
                  <w:szCs w:val="24"/>
                  <w:lang w:val="id-ID"/>
                </w:rPr>
                <w:t>Human Factor in patient safety : review on topics and tool.</w:t>
              </w:r>
              <w:r w:rsidRPr="00BC27BE">
                <w:rPr>
                  <w:noProof/>
                  <w:sz w:val="24"/>
                  <w:szCs w:val="24"/>
                  <w:lang w:val="id-ID"/>
                </w:rPr>
                <w:t xml:space="preserve"> Retrieved febuari 23, 2014 from http://www.who.int.</w:t>
              </w:r>
            </w:p>
            <w:p w14:paraId="0964031C"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World, (. ). (1994). Division Of Mental Health.</w:t>
              </w:r>
            </w:p>
            <w:p w14:paraId="5CD7ED36" w14:textId="77777777" w:rsidR="006074DB" w:rsidRPr="00BC27BE" w:rsidRDefault="006074DB" w:rsidP="006074DB">
              <w:pPr>
                <w:pStyle w:val="Bibliography"/>
                <w:ind w:left="720" w:hanging="720"/>
                <w:rPr>
                  <w:noProof/>
                  <w:sz w:val="24"/>
                  <w:szCs w:val="24"/>
                  <w:lang w:val="id-ID"/>
                </w:rPr>
              </w:pPr>
              <w:r w:rsidRPr="00BC27BE">
                <w:rPr>
                  <w:noProof/>
                  <w:sz w:val="24"/>
                  <w:szCs w:val="24"/>
                  <w:lang w:val="id-ID"/>
                </w:rPr>
                <w:t xml:space="preserve">www.SafetySign.co.id. (2018, Agustus 20). </w:t>
              </w:r>
              <w:r w:rsidRPr="00BC27BE">
                <w:rPr>
                  <w:i/>
                  <w:iCs/>
                  <w:noProof/>
                  <w:sz w:val="24"/>
                  <w:szCs w:val="24"/>
                  <w:lang w:val="id-ID"/>
                </w:rPr>
                <w:t>bagaimana Manajemen Penanggan Sress yang Efektif di Tempat Kerja</w:t>
              </w:r>
              <w:r w:rsidRPr="00BC27BE">
                <w:rPr>
                  <w:noProof/>
                  <w:sz w:val="24"/>
                  <w:szCs w:val="24"/>
                  <w:lang w:val="id-ID"/>
                </w:rPr>
                <w:t>. From safetysign.co.id/news/3.</w:t>
              </w:r>
            </w:p>
            <w:p w14:paraId="62B4189E" w14:textId="77777777" w:rsidR="006074DB" w:rsidRPr="00BC27BE" w:rsidRDefault="006074DB" w:rsidP="006074DB">
              <w:pPr>
                <w:rPr>
                  <w:rFonts w:ascii="Times New Roman" w:hAnsi="Times New Roman" w:cs="Times New Roman"/>
                  <w:sz w:val="24"/>
                  <w:szCs w:val="24"/>
                </w:rPr>
              </w:pPr>
              <w:r w:rsidRPr="00BC27BE">
                <w:rPr>
                  <w:rFonts w:ascii="Times New Roman" w:hAnsi="Times New Roman" w:cs="Times New Roman"/>
                  <w:b/>
                  <w:bCs/>
                  <w:noProof/>
                  <w:sz w:val="24"/>
                  <w:szCs w:val="24"/>
                </w:rPr>
                <w:fldChar w:fldCharType="end"/>
              </w:r>
            </w:p>
          </w:sdtContent>
        </w:sdt>
      </w:sdtContent>
    </w:sdt>
    <w:p w14:paraId="322143BC" w14:textId="77777777" w:rsidR="006074DB" w:rsidRPr="00BC27BE" w:rsidRDefault="006074DB" w:rsidP="006074DB">
      <w:pPr>
        <w:autoSpaceDE w:val="0"/>
        <w:autoSpaceDN w:val="0"/>
        <w:adjustRightInd w:val="0"/>
        <w:spacing w:after="0" w:line="240" w:lineRule="auto"/>
        <w:jc w:val="center"/>
        <w:rPr>
          <w:rFonts w:ascii="Times New Roman" w:hAnsi="Times New Roman" w:cs="Times New Roman"/>
          <w:sz w:val="24"/>
          <w:szCs w:val="24"/>
        </w:rPr>
      </w:pPr>
    </w:p>
    <w:p w14:paraId="41305113" w14:textId="77777777" w:rsidR="006074DB" w:rsidRPr="00BC27BE" w:rsidRDefault="006074DB" w:rsidP="006074DB">
      <w:pPr>
        <w:pStyle w:val="NoSpacing"/>
        <w:ind w:left="426"/>
        <w:jc w:val="both"/>
        <w:rPr>
          <w:rFonts w:ascii="Times New Roman" w:eastAsia="Times New Roman" w:hAnsi="Times New Roman" w:cs="Times New Roman"/>
          <w:sz w:val="24"/>
          <w:szCs w:val="24"/>
          <w:lang w:eastAsia="id-ID"/>
        </w:rPr>
      </w:pPr>
    </w:p>
    <w:p w14:paraId="7E11F722" w14:textId="77777777" w:rsidR="006074DB" w:rsidRPr="00BC27BE" w:rsidRDefault="006074DB" w:rsidP="006074DB">
      <w:pPr>
        <w:spacing w:line="360" w:lineRule="auto"/>
        <w:ind w:left="709"/>
        <w:jc w:val="both"/>
        <w:rPr>
          <w:rFonts w:ascii="Times New Roman" w:hAnsi="Times New Roman" w:cs="Times New Roman"/>
          <w:sz w:val="24"/>
          <w:szCs w:val="24"/>
        </w:rPr>
        <w:sectPr w:rsidR="006074DB" w:rsidRPr="00BC27BE" w:rsidSect="00BC27BE">
          <w:type w:val="continuous"/>
          <w:pgSz w:w="12240" w:h="15840"/>
          <w:pgMar w:top="1440" w:right="1440" w:bottom="1440" w:left="1440" w:header="708" w:footer="708" w:gutter="0"/>
          <w:cols w:space="720"/>
        </w:sectPr>
      </w:pPr>
    </w:p>
    <w:p w14:paraId="3508A4FD" w14:textId="77777777" w:rsidR="00CF23B1" w:rsidRPr="00BC27BE" w:rsidRDefault="00CF23B1" w:rsidP="006074DB">
      <w:pPr>
        <w:spacing w:line="360" w:lineRule="auto"/>
        <w:ind w:right="557"/>
        <w:jc w:val="both"/>
        <w:rPr>
          <w:rFonts w:ascii="Times New Roman" w:hAnsi="Times New Roman" w:cs="Times New Roman"/>
          <w:color w:val="000000"/>
          <w:sz w:val="24"/>
          <w:szCs w:val="24"/>
        </w:rPr>
        <w:sectPr w:rsidR="00CF23B1" w:rsidRPr="00BC27BE" w:rsidSect="00BC27BE">
          <w:type w:val="continuous"/>
          <w:pgSz w:w="12240" w:h="15840"/>
          <w:pgMar w:top="1360" w:right="880" w:bottom="280" w:left="880" w:header="720" w:footer="720" w:gutter="0"/>
          <w:cols w:space="720"/>
        </w:sectPr>
      </w:pPr>
    </w:p>
    <w:p w14:paraId="242F875C" w14:textId="77777777" w:rsidR="0036171C" w:rsidRPr="00BC27BE" w:rsidRDefault="0036171C" w:rsidP="00334A09">
      <w:pPr>
        <w:spacing w:line="240" w:lineRule="auto"/>
        <w:rPr>
          <w:rFonts w:ascii="Times New Roman" w:hAnsi="Times New Roman" w:cs="Times New Roman"/>
          <w:b/>
          <w:sz w:val="24"/>
          <w:szCs w:val="24"/>
        </w:rPr>
        <w:sectPr w:rsidR="0036171C" w:rsidRPr="00BC27BE" w:rsidSect="00BC27BE">
          <w:type w:val="continuous"/>
          <w:pgSz w:w="11907" w:h="16840" w:code="9"/>
          <w:pgMar w:top="1559" w:right="1559" w:bottom="1418" w:left="1701" w:header="720" w:footer="720" w:gutter="0"/>
          <w:cols w:space="709"/>
          <w:docGrid w:linePitch="360"/>
        </w:sectPr>
      </w:pPr>
    </w:p>
    <w:p w14:paraId="71B6AEC8" w14:textId="77777777" w:rsidR="00E5027B" w:rsidRPr="00BC27BE" w:rsidRDefault="00E5027B" w:rsidP="007A6306">
      <w:pPr>
        <w:pStyle w:val="NoSpacing"/>
        <w:spacing w:line="360" w:lineRule="auto"/>
        <w:ind w:firstLine="426"/>
        <w:jc w:val="both"/>
        <w:rPr>
          <w:rFonts w:ascii="Times New Roman" w:hAnsi="Times New Roman" w:cs="Times New Roman"/>
          <w:bCs/>
          <w:sz w:val="24"/>
          <w:szCs w:val="24"/>
          <w:lang w:val="id-ID"/>
        </w:rPr>
      </w:pPr>
    </w:p>
    <w:p w14:paraId="4B48C069" w14:textId="77777777" w:rsidR="0036171C" w:rsidRPr="00BC27BE" w:rsidRDefault="0036171C" w:rsidP="0036171C">
      <w:pPr>
        <w:pStyle w:val="BodyText"/>
        <w:spacing w:line="360" w:lineRule="auto"/>
        <w:ind w:left="567" w:right="554"/>
        <w:rPr>
          <w:b/>
        </w:rPr>
        <w:sectPr w:rsidR="0036171C" w:rsidRPr="00BC27BE" w:rsidSect="00BC27BE">
          <w:type w:val="continuous"/>
          <w:pgSz w:w="12240" w:h="15840"/>
          <w:pgMar w:top="1360" w:right="880" w:bottom="280" w:left="880" w:header="720" w:footer="720" w:gutter="0"/>
          <w:cols w:space="48"/>
        </w:sectPr>
      </w:pPr>
    </w:p>
    <w:p w14:paraId="7E3D3A27" w14:textId="77777777" w:rsidR="0036171C" w:rsidRPr="00BC27BE" w:rsidRDefault="0036171C" w:rsidP="000C101A">
      <w:pPr>
        <w:widowControl w:val="0"/>
        <w:autoSpaceDE w:val="0"/>
        <w:autoSpaceDN w:val="0"/>
        <w:adjustRightInd w:val="0"/>
        <w:spacing w:line="240" w:lineRule="auto"/>
        <w:jc w:val="both"/>
        <w:rPr>
          <w:rFonts w:ascii="Times New Roman" w:hAnsi="Times New Roman" w:cs="Times New Roman"/>
          <w:b/>
          <w:sz w:val="24"/>
          <w:szCs w:val="24"/>
        </w:rPr>
      </w:pPr>
    </w:p>
    <w:p w14:paraId="0DECEAF9" w14:textId="77777777" w:rsidR="0036171C" w:rsidRPr="00BC27BE" w:rsidRDefault="0036171C" w:rsidP="000C101A">
      <w:pPr>
        <w:widowControl w:val="0"/>
        <w:autoSpaceDE w:val="0"/>
        <w:autoSpaceDN w:val="0"/>
        <w:adjustRightInd w:val="0"/>
        <w:spacing w:line="240" w:lineRule="auto"/>
        <w:jc w:val="both"/>
        <w:rPr>
          <w:rFonts w:ascii="Times New Roman" w:hAnsi="Times New Roman" w:cs="Times New Roman"/>
          <w:b/>
          <w:sz w:val="24"/>
          <w:szCs w:val="24"/>
        </w:rPr>
        <w:sectPr w:rsidR="0036171C" w:rsidRPr="00BC27BE" w:rsidSect="00BC27BE">
          <w:type w:val="continuous"/>
          <w:pgSz w:w="11907" w:h="16840" w:code="9"/>
          <w:pgMar w:top="1559" w:right="1559" w:bottom="1418" w:left="1701" w:header="720" w:footer="720" w:gutter="0"/>
          <w:cols w:space="709"/>
          <w:docGrid w:linePitch="360"/>
        </w:sectPr>
      </w:pPr>
    </w:p>
    <w:p w14:paraId="32D40BDC" w14:textId="4931920C" w:rsidR="006F25E0" w:rsidRPr="00BC27BE" w:rsidRDefault="006F25E0" w:rsidP="006074DB">
      <w:pPr>
        <w:pStyle w:val="Heading1"/>
        <w:spacing w:before="237"/>
        <w:ind w:firstLine="567"/>
        <w:rPr>
          <w:rFonts w:eastAsia="Times New Roman"/>
          <w:lang w:eastAsia="id-ID"/>
        </w:rPr>
      </w:pPr>
    </w:p>
    <w:sectPr w:rsidR="006F25E0" w:rsidRPr="00BC27BE" w:rsidSect="006074DB">
      <w:type w:val="continuous"/>
      <w:pgSz w:w="12240" w:h="15840"/>
      <w:pgMar w:top="1360" w:right="880" w:bottom="280" w:left="880" w:header="720" w:footer="720" w:gutter="0"/>
      <w:cols w:space="4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597115" w15:done="0"/>
  <w15:commentEx w15:paraId="52FBD76B" w15:done="0"/>
  <w15:commentEx w15:paraId="3D9A75ED" w15:done="0"/>
  <w15:commentEx w15:paraId="69AADD96" w15:done="0"/>
  <w15:commentEx w15:paraId="5B03B130" w15:done="0"/>
  <w15:commentEx w15:paraId="37B15548" w15:done="0"/>
  <w15:commentEx w15:paraId="0C33E4E1" w15:done="0"/>
  <w15:commentEx w15:paraId="53B8DA02" w15:done="0"/>
  <w15:commentEx w15:paraId="0CFA85C2" w15:done="0"/>
  <w15:commentEx w15:paraId="038276B1" w15:done="0"/>
  <w15:commentEx w15:paraId="39FA1C6D" w15:done="0"/>
  <w15:commentEx w15:paraId="5665B187" w15:done="0"/>
  <w15:commentEx w15:paraId="236DF59B" w15:done="0"/>
  <w15:commentEx w15:paraId="5BD82D26" w15:done="0"/>
  <w15:commentEx w15:paraId="4FDFD5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89D5B2" w14:textId="77777777" w:rsidR="0046794F" w:rsidRDefault="0046794F" w:rsidP="001D3C8A">
      <w:pPr>
        <w:spacing w:after="0" w:line="240" w:lineRule="auto"/>
      </w:pPr>
      <w:r>
        <w:separator/>
      </w:r>
    </w:p>
  </w:endnote>
  <w:endnote w:type="continuationSeparator" w:id="0">
    <w:p w14:paraId="77D5AF22" w14:textId="77777777" w:rsidR="0046794F" w:rsidRDefault="0046794F" w:rsidP="001D3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Didact Gothic">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666337"/>
      <w:docPartObj>
        <w:docPartGallery w:val="Page Numbers (Bottom of Page)"/>
        <w:docPartUnique/>
      </w:docPartObj>
    </w:sdtPr>
    <w:sdtEndPr/>
    <w:sdtContent>
      <w:p w14:paraId="3EF54483" w14:textId="77777777" w:rsidR="002532EA" w:rsidRPr="00DE7193" w:rsidRDefault="00AB7255">
        <w:pPr>
          <w:pStyle w:val="Footer"/>
          <w:rPr>
            <w:rFonts w:ascii="Times New Roman" w:hAnsi="Times New Roman" w:cs="Times New Roman"/>
          </w:rPr>
        </w:pPr>
        <w:r w:rsidRPr="00DE7193">
          <w:rPr>
            <w:rFonts w:ascii="Times New Roman" w:hAnsi="Times New Roman" w:cs="Times New Roman"/>
          </w:rPr>
          <w:fldChar w:fldCharType="begin"/>
        </w:r>
        <w:r w:rsidR="002532EA" w:rsidRPr="00DE7193">
          <w:rPr>
            <w:rFonts w:ascii="Times New Roman" w:hAnsi="Times New Roman" w:cs="Times New Roman"/>
          </w:rPr>
          <w:instrText xml:space="preserve"> PAGE   \* MERGEFORMAT </w:instrText>
        </w:r>
        <w:r w:rsidRPr="00DE7193">
          <w:rPr>
            <w:rFonts w:ascii="Times New Roman" w:hAnsi="Times New Roman" w:cs="Times New Roman"/>
          </w:rPr>
          <w:fldChar w:fldCharType="separate"/>
        </w:r>
        <w:r w:rsidR="00AD5D43">
          <w:rPr>
            <w:rFonts w:ascii="Times New Roman" w:hAnsi="Times New Roman" w:cs="Times New Roman"/>
            <w:noProof/>
          </w:rPr>
          <w:t>164</w:t>
        </w:r>
        <w:r w:rsidRPr="00DE7193">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71189"/>
      <w:docPartObj>
        <w:docPartGallery w:val="Page Numbers (Bottom of Page)"/>
        <w:docPartUnique/>
      </w:docPartObj>
    </w:sdtPr>
    <w:sdtEndPr>
      <w:rPr>
        <w:rFonts w:ascii="Times New Roman" w:hAnsi="Times New Roman" w:cs="Times New Roman"/>
        <w:noProof/>
      </w:rPr>
    </w:sdtEndPr>
    <w:sdtContent>
      <w:p w14:paraId="083426A4" w14:textId="77777777" w:rsidR="002532EA" w:rsidRPr="00DE7193" w:rsidRDefault="00AB7255" w:rsidP="00DE7193">
        <w:pPr>
          <w:pStyle w:val="Footer"/>
          <w:jc w:val="right"/>
          <w:rPr>
            <w:rFonts w:ascii="Times New Roman" w:hAnsi="Times New Roman" w:cs="Times New Roman"/>
          </w:rPr>
        </w:pPr>
        <w:r w:rsidRPr="00DE7193">
          <w:rPr>
            <w:rFonts w:ascii="Times New Roman" w:hAnsi="Times New Roman" w:cs="Times New Roman"/>
          </w:rPr>
          <w:fldChar w:fldCharType="begin"/>
        </w:r>
        <w:r w:rsidR="002532EA" w:rsidRPr="00DE7193">
          <w:rPr>
            <w:rFonts w:ascii="Times New Roman" w:hAnsi="Times New Roman" w:cs="Times New Roman"/>
          </w:rPr>
          <w:instrText xml:space="preserve"> PAGE   \* MERGEFORMAT </w:instrText>
        </w:r>
        <w:r w:rsidRPr="00DE7193">
          <w:rPr>
            <w:rFonts w:ascii="Times New Roman" w:hAnsi="Times New Roman" w:cs="Times New Roman"/>
          </w:rPr>
          <w:fldChar w:fldCharType="separate"/>
        </w:r>
        <w:r w:rsidR="00AD5D43">
          <w:rPr>
            <w:rFonts w:ascii="Times New Roman" w:hAnsi="Times New Roman" w:cs="Times New Roman"/>
            <w:noProof/>
          </w:rPr>
          <w:t>163</w:t>
        </w:r>
        <w:r w:rsidRPr="00DE7193">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71190"/>
      <w:docPartObj>
        <w:docPartGallery w:val="Page Numbers (Bottom of Page)"/>
        <w:docPartUnique/>
      </w:docPartObj>
    </w:sdtPr>
    <w:sdtEndPr>
      <w:rPr>
        <w:noProof/>
      </w:rPr>
    </w:sdtEndPr>
    <w:sdtContent>
      <w:p w14:paraId="7BD3E908" w14:textId="77777777" w:rsidR="002532EA" w:rsidRDefault="001319D8">
        <w:pPr>
          <w:pStyle w:val="Footer"/>
          <w:jc w:val="right"/>
        </w:pPr>
        <w:r>
          <w:fldChar w:fldCharType="begin"/>
        </w:r>
        <w:r>
          <w:instrText xml:space="preserve"> PAGE   \* MERGEFORMAT </w:instrText>
        </w:r>
        <w:r>
          <w:fldChar w:fldCharType="separate"/>
        </w:r>
        <w:r w:rsidR="002532EA">
          <w:rPr>
            <w:noProof/>
          </w:rPr>
          <w:t>1</w:t>
        </w:r>
        <w:r>
          <w:rPr>
            <w:noProof/>
          </w:rPr>
          <w:fldChar w:fldCharType="end"/>
        </w:r>
      </w:p>
    </w:sdtContent>
  </w:sdt>
  <w:p w14:paraId="0B9FC8FA" w14:textId="77777777" w:rsidR="002532EA" w:rsidRDefault="002532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CDF93F" w14:textId="77777777" w:rsidR="0046794F" w:rsidRDefault="0046794F" w:rsidP="001D3C8A">
      <w:pPr>
        <w:spacing w:after="0" w:line="240" w:lineRule="auto"/>
      </w:pPr>
      <w:r>
        <w:separator/>
      </w:r>
    </w:p>
  </w:footnote>
  <w:footnote w:type="continuationSeparator" w:id="0">
    <w:p w14:paraId="2104E8AE" w14:textId="77777777" w:rsidR="0046794F" w:rsidRDefault="0046794F" w:rsidP="001D3C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95D06" w14:textId="77777777" w:rsidR="002532EA" w:rsidRPr="00D10497" w:rsidRDefault="0046794F">
    <w:pPr>
      <w:pStyle w:val="Header"/>
      <w:rPr>
        <w:rFonts w:ascii="Times New Roman" w:hAnsi="Times New Roman" w:cs="Times New Roman"/>
        <w:i/>
      </w:rPr>
    </w:pPr>
    <w:r>
      <w:rPr>
        <w:noProof/>
      </w:rPr>
      <w:pict w14:anchorId="344575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8390782" o:spid="_x0000_s2050" type="#_x0000_t136" style="position:absolute;margin-left:0;margin-top:0;width:597pt;height:35.8pt;rotation:315;z-index:-251654144;mso-position-horizontal:center;mso-position-horizontal-relative:margin;mso-position-vertical:center;mso-position-vertical-relative:margin" o:allowincell="f" fillcolor="silver" stroked="f">
          <v:fill opacity=".5"/>
          <v:textpath style="font-family:&quot;Arial Black&quot;;font-size:1pt" string="TEMPLATE JURNAL DUNIA KEPERAWATAN"/>
          <w10:wrap anchorx="margin" anchory="margin"/>
        </v:shape>
      </w:pict>
    </w:r>
    <w:r w:rsidR="00AE0F0A" w:rsidRPr="00AE0F0A">
      <w:rPr>
        <w:rFonts w:ascii="Times New Roman" w:hAnsi="Times New Roman" w:cs="Times New Roman"/>
        <w:sz w:val="24"/>
        <w:szCs w:val="20"/>
        <w:lang w:val="id-ID"/>
      </w:rPr>
      <w:t xml:space="preserve"> </w:t>
    </w:r>
    <w:r w:rsidR="00AE0F0A" w:rsidRPr="002A18B9">
      <w:rPr>
        <w:rFonts w:ascii="Times New Roman" w:hAnsi="Times New Roman" w:cs="Times New Roman"/>
        <w:sz w:val="24"/>
        <w:szCs w:val="20"/>
        <w:lang w:val="id-ID"/>
      </w:rPr>
      <w:t>DK Vol.X/No.X/</w:t>
    </w:r>
    <w:r w:rsidR="00AE0F0A">
      <w:rPr>
        <w:rFonts w:ascii="Times New Roman" w:hAnsi="Times New Roman" w:cs="Times New Roman"/>
        <w:sz w:val="24"/>
        <w:szCs w:val="20"/>
        <w:lang w:val="id-ID"/>
      </w:rPr>
      <w:t>Bulan/20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FC878" w14:textId="77777777" w:rsidR="002532EA" w:rsidRPr="002A18B9" w:rsidRDefault="0046794F" w:rsidP="002A18B9">
    <w:pPr>
      <w:pStyle w:val="Header"/>
      <w:rPr>
        <w:rFonts w:ascii="Times New Roman" w:hAnsi="Times New Roman" w:cs="Times New Roman"/>
        <w:sz w:val="24"/>
        <w:szCs w:val="20"/>
        <w:lang w:val="id-ID"/>
      </w:rPr>
    </w:pPr>
    <w:r>
      <w:rPr>
        <w:noProof/>
        <w:sz w:val="24"/>
      </w:rPr>
      <w:pict w14:anchorId="67A96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8390783" o:spid="_x0000_s2051" type="#_x0000_t136" style="position:absolute;margin-left:0;margin-top:0;width:597pt;height:35.8pt;rotation:315;z-index:-251652096;mso-position-horizontal:center;mso-position-horizontal-relative:margin;mso-position-vertical:center;mso-position-vertical-relative:margin" o:allowincell="f" fillcolor="silver" stroked="f">
          <v:fill opacity=".5"/>
          <v:textpath style="font-family:&quot;Arial Black&quot;;font-size:1pt" string="TEMPLATE JURNAL DUNIA KEPERAWATAN"/>
          <w10:wrap anchorx="margin" anchory="margin"/>
        </v:shape>
      </w:pict>
    </w:r>
    <w:r w:rsidR="002A18B9" w:rsidRPr="002A18B9">
      <w:rPr>
        <w:rFonts w:ascii="Times New Roman" w:hAnsi="Times New Roman" w:cs="Times New Roman"/>
        <w:sz w:val="24"/>
        <w:szCs w:val="20"/>
        <w:lang w:val="id-ID"/>
      </w:rPr>
      <w:t xml:space="preserve">                   </w:t>
    </w:r>
    <w:r w:rsidR="002A18B9">
      <w:rPr>
        <w:rFonts w:ascii="Times New Roman" w:hAnsi="Times New Roman" w:cs="Times New Roman"/>
        <w:sz w:val="24"/>
        <w:szCs w:val="20"/>
        <w:lang w:val="id-ID"/>
      </w:rPr>
      <w:t xml:space="preserve">  </w:t>
    </w:r>
    <w:r w:rsidR="002A18B9" w:rsidRPr="002A18B9">
      <w:rPr>
        <w:rFonts w:ascii="Times New Roman" w:hAnsi="Times New Roman" w:cs="Times New Roman"/>
        <w:sz w:val="24"/>
        <w:szCs w:val="20"/>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B1181" w14:textId="77777777" w:rsidR="002532EA" w:rsidRDefault="0046794F" w:rsidP="00E34B32">
    <w:pPr>
      <w:pStyle w:val="Header"/>
      <w:tabs>
        <w:tab w:val="left" w:pos="6804"/>
      </w:tabs>
      <w:jc w:val="both"/>
    </w:pPr>
    <w:r>
      <w:rPr>
        <w:noProof/>
      </w:rPr>
      <w:pict w14:anchorId="6803A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8390781" o:spid="_x0000_s2049" type="#_x0000_t136" style="position:absolute;left:0;text-align:left;margin-left:0;margin-top:0;width:597pt;height:35.8pt;rotation:315;z-index:-251656192;mso-position-horizontal:center;mso-position-horizontal-relative:margin;mso-position-vertical:center;mso-position-vertical-relative:margin" o:allowincell="f" fillcolor="silver" stroked="f">
          <v:fill opacity=".5"/>
          <v:textpath style="font-family:&quot;Arial Black&quot;;font-size:1pt" string="TEMPLATE JURNAL DUNIA KEPERAWATAN"/>
          <w10:wrap anchorx="margin" anchory="margin"/>
        </v:shape>
      </w:pict>
    </w:r>
    <w:r w:rsidR="002532EA">
      <w:tab/>
    </w:r>
    <w:r w:rsidR="002532EA">
      <w:tab/>
    </w:r>
  </w:p>
  <w:p w14:paraId="1F8B62AC" w14:textId="77777777" w:rsidR="002532EA" w:rsidRDefault="002532EA">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714EB"/>
    <w:multiLevelType w:val="hybridMultilevel"/>
    <w:tmpl w:val="2862846C"/>
    <w:lvl w:ilvl="0" w:tplc="B1B05F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8DF0CEC"/>
    <w:multiLevelType w:val="hybridMultilevel"/>
    <w:tmpl w:val="9522B506"/>
    <w:lvl w:ilvl="0" w:tplc="42E24E90">
      <w:start w:val="1"/>
      <w:numFmt w:val="decimal"/>
      <w:lvlText w:val="%1."/>
      <w:lvlJc w:val="left"/>
      <w:pPr>
        <w:ind w:left="910" w:hanging="360"/>
      </w:pPr>
      <w:rPr>
        <w:rFonts w:hint="default"/>
        <w:b/>
      </w:r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abstractNum w:abstractNumId="2">
    <w:nsid w:val="090E0346"/>
    <w:multiLevelType w:val="hybridMultilevel"/>
    <w:tmpl w:val="1B0CE026"/>
    <w:lvl w:ilvl="0" w:tplc="A20AECDC">
      <w:start w:val="1"/>
      <w:numFmt w:val="decimal"/>
      <w:lvlText w:val="%1."/>
      <w:lvlJc w:val="left"/>
      <w:pPr>
        <w:ind w:left="1354" w:hanging="360"/>
      </w:pPr>
      <w:rPr>
        <w:rFonts w:hint="default"/>
        <w:b w:val="0"/>
      </w:rPr>
    </w:lvl>
    <w:lvl w:ilvl="1" w:tplc="04090019">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3">
    <w:nsid w:val="0D6B7201"/>
    <w:multiLevelType w:val="hybridMultilevel"/>
    <w:tmpl w:val="9EBE525E"/>
    <w:lvl w:ilvl="0" w:tplc="689699D6">
      <w:start w:val="1"/>
      <w:numFmt w:val="bullet"/>
      <w:lvlText w:val="●"/>
      <w:lvlJc w:val="left"/>
      <w:pPr>
        <w:tabs>
          <w:tab w:val="num" w:pos="720"/>
        </w:tabs>
        <w:ind w:left="720" w:hanging="360"/>
      </w:pPr>
      <w:rPr>
        <w:rFonts w:ascii="Didact Gothic" w:hAnsi="Didact Gothic" w:hint="default"/>
      </w:rPr>
    </w:lvl>
    <w:lvl w:ilvl="1" w:tplc="27AC4018">
      <w:start w:val="1"/>
      <w:numFmt w:val="bullet"/>
      <w:lvlText w:val="●"/>
      <w:lvlJc w:val="left"/>
      <w:pPr>
        <w:tabs>
          <w:tab w:val="num" w:pos="1440"/>
        </w:tabs>
        <w:ind w:left="1440" w:hanging="360"/>
      </w:pPr>
      <w:rPr>
        <w:rFonts w:ascii="Didact Gothic" w:hAnsi="Didact Gothic" w:hint="default"/>
      </w:rPr>
    </w:lvl>
    <w:lvl w:ilvl="2" w:tplc="3D1CADFA">
      <w:start w:val="1"/>
      <w:numFmt w:val="bullet"/>
      <w:lvlText w:val="●"/>
      <w:lvlJc w:val="left"/>
      <w:pPr>
        <w:tabs>
          <w:tab w:val="num" w:pos="2160"/>
        </w:tabs>
        <w:ind w:left="2160" w:hanging="360"/>
      </w:pPr>
      <w:rPr>
        <w:rFonts w:ascii="Didact Gothic" w:hAnsi="Didact Gothic" w:hint="default"/>
      </w:rPr>
    </w:lvl>
    <w:lvl w:ilvl="3" w:tplc="EB2C7BFA">
      <w:start w:val="1"/>
      <w:numFmt w:val="bullet"/>
      <w:lvlText w:val="●"/>
      <w:lvlJc w:val="left"/>
      <w:pPr>
        <w:tabs>
          <w:tab w:val="num" w:pos="2880"/>
        </w:tabs>
        <w:ind w:left="2880" w:hanging="360"/>
      </w:pPr>
      <w:rPr>
        <w:rFonts w:ascii="Didact Gothic" w:hAnsi="Didact Gothic" w:hint="default"/>
      </w:rPr>
    </w:lvl>
    <w:lvl w:ilvl="4" w:tplc="872C3C02">
      <w:start w:val="1"/>
      <w:numFmt w:val="bullet"/>
      <w:lvlText w:val="●"/>
      <w:lvlJc w:val="left"/>
      <w:pPr>
        <w:tabs>
          <w:tab w:val="num" w:pos="3600"/>
        </w:tabs>
        <w:ind w:left="3600" w:hanging="360"/>
      </w:pPr>
      <w:rPr>
        <w:rFonts w:ascii="Didact Gothic" w:hAnsi="Didact Gothic" w:hint="default"/>
      </w:rPr>
    </w:lvl>
    <w:lvl w:ilvl="5" w:tplc="774AD69C">
      <w:start w:val="1"/>
      <w:numFmt w:val="bullet"/>
      <w:lvlText w:val="●"/>
      <w:lvlJc w:val="left"/>
      <w:pPr>
        <w:tabs>
          <w:tab w:val="num" w:pos="4320"/>
        </w:tabs>
        <w:ind w:left="4320" w:hanging="360"/>
      </w:pPr>
      <w:rPr>
        <w:rFonts w:ascii="Didact Gothic" w:hAnsi="Didact Gothic" w:hint="default"/>
      </w:rPr>
    </w:lvl>
    <w:lvl w:ilvl="6" w:tplc="9AEA9878">
      <w:start w:val="1"/>
      <w:numFmt w:val="bullet"/>
      <w:lvlText w:val="●"/>
      <w:lvlJc w:val="left"/>
      <w:pPr>
        <w:tabs>
          <w:tab w:val="num" w:pos="5040"/>
        </w:tabs>
        <w:ind w:left="5040" w:hanging="360"/>
      </w:pPr>
      <w:rPr>
        <w:rFonts w:ascii="Didact Gothic" w:hAnsi="Didact Gothic" w:hint="default"/>
      </w:rPr>
    </w:lvl>
    <w:lvl w:ilvl="7" w:tplc="C83407F6">
      <w:start w:val="1"/>
      <w:numFmt w:val="bullet"/>
      <w:lvlText w:val="●"/>
      <w:lvlJc w:val="left"/>
      <w:pPr>
        <w:tabs>
          <w:tab w:val="num" w:pos="5760"/>
        </w:tabs>
        <w:ind w:left="5760" w:hanging="360"/>
      </w:pPr>
      <w:rPr>
        <w:rFonts w:ascii="Didact Gothic" w:hAnsi="Didact Gothic" w:hint="default"/>
      </w:rPr>
    </w:lvl>
    <w:lvl w:ilvl="8" w:tplc="EA1CED9E">
      <w:start w:val="1"/>
      <w:numFmt w:val="bullet"/>
      <w:lvlText w:val="●"/>
      <w:lvlJc w:val="left"/>
      <w:pPr>
        <w:tabs>
          <w:tab w:val="num" w:pos="6480"/>
        </w:tabs>
        <w:ind w:left="6480" w:hanging="360"/>
      </w:pPr>
      <w:rPr>
        <w:rFonts w:ascii="Didact Gothic" w:hAnsi="Didact Gothic" w:hint="default"/>
      </w:rPr>
    </w:lvl>
  </w:abstractNum>
  <w:abstractNum w:abstractNumId="4">
    <w:nsid w:val="0E5A53CF"/>
    <w:multiLevelType w:val="hybridMultilevel"/>
    <w:tmpl w:val="F2A44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8E2F32"/>
    <w:multiLevelType w:val="hybridMultilevel"/>
    <w:tmpl w:val="934E9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AB1627"/>
    <w:multiLevelType w:val="hybridMultilevel"/>
    <w:tmpl w:val="AF3E7CA0"/>
    <w:lvl w:ilvl="0" w:tplc="3364DD3A">
      <w:start w:val="1"/>
      <w:numFmt w:val="decimal"/>
      <w:lvlText w:val="%1."/>
      <w:lvlJc w:val="left"/>
      <w:pPr>
        <w:ind w:left="2062"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0BC0FC9"/>
    <w:multiLevelType w:val="hybridMultilevel"/>
    <w:tmpl w:val="29F61F8C"/>
    <w:lvl w:ilvl="0" w:tplc="E60CDBB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0FA3C19"/>
    <w:multiLevelType w:val="hybridMultilevel"/>
    <w:tmpl w:val="15560C9E"/>
    <w:lvl w:ilvl="0" w:tplc="7B981746">
      <w:start w:val="1"/>
      <w:numFmt w:val="decimal"/>
      <w:lvlText w:val="%1."/>
      <w:lvlJc w:val="left"/>
      <w:pPr>
        <w:ind w:left="360" w:hanging="360"/>
      </w:pPr>
      <w:rPr>
        <w:rFonts w:ascii="Times New Roman" w:eastAsia="Calibri" w:hAnsi="Times New Roman" w:cs="Times New Roman"/>
        <w:b/>
        <w:bCs/>
      </w:rPr>
    </w:lvl>
    <w:lvl w:ilvl="1" w:tplc="0409000F">
      <w:start w:val="1"/>
      <w:numFmt w:val="decimal"/>
      <w:lvlText w:val="%2."/>
      <w:lvlJc w:val="left"/>
      <w:pPr>
        <w:ind w:left="1440" w:hanging="360"/>
      </w:pPr>
    </w:lvl>
    <w:lvl w:ilvl="2" w:tplc="69D8F4D6">
      <w:start w:val="1"/>
      <w:numFmt w:val="lowerLetter"/>
      <w:lvlText w:val="%3."/>
      <w:lvlJc w:val="left"/>
      <w:pPr>
        <w:ind w:left="720" w:hanging="360"/>
      </w:pPr>
      <w:rPr>
        <w:rFonts w:hint="default"/>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230432"/>
    <w:multiLevelType w:val="hybridMultilevel"/>
    <w:tmpl w:val="F22AEB04"/>
    <w:lvl w:ilvl="0" w:tplc="CB8648DE">
      <w:numFmt w:val="bullet"/>
      <w:lvlText w:val=""/>
      <w:lvlJc w:val="left"/>
      <w:pPr>
        <w:ind w:left="1287" w:hanging="360"/>
      </w:pPr>
      <w:rPr>
        <w:rFonts w:ascii="Symbol" w:eastAsia="Times New Roman" w:hAnsi="Symbol"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nsid w:val="27EF3487"/>
    <w:multiLevelType w:val="hybridMultilevel"/>
    <w:tmpl w:val="473C404C"/>
    <w:lvl w:ilvl="0" w:tplc="5B5EB4E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D1F427B"/>
    <w:multiLevelType w:val="hybridMultilevel"/>
    <w:tmpl w:val="8F761120"/>
    <w:lvl w:ilvl="0" w:tplc="0A64EC0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93E476E"/>
    <w:multiLevelType w:val="hybridMultilevel"/>
    <w:tmpl w:val="74624D36"/>
    <w:lvl w:ilvl="0" w:tplc="17F0CBA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3">
    <w:nsid w:val="3B5D230B"/>
    <w:multiLevelType w:val="hybridMultilevel"/>
    <w:tmpl w:val="23E80274"/>
    <w:lvl w:ilvl="0" w:tplc="FE4C672A">
      <w:numFmt w:val="bullet"/>
      <w:lvlText w:val=""/>
      <w:lvlJc w:val="left"/>
      <w:pPr>
        <w:ind w:left="1353" w:hanging="360"/>
      </w:pPr>
      <w:rPr>
        <w:rFonts w:ascii="Symbol" w:eastAsia="Times New Roman" w:hAnsi="Symbol" w:cs="Times New Roman"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4">
    <w:nsid w:val="49F73F90"/>
    <w:multiLevelType w:val="hybridMultilevel"/>
    <w:tmpl w:val="7D94F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821F07"/>
    <w:multiLevelType w:val="hybridMultilevel"/>
    <w:tmpl w:val="AFA6026C"/>
    <w:lvl w:ilvl="0" w:tplc="21ECB28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775F74"/>
    <w:multiLevelType w:val="hybridMultilevel"/>
    <w:tmpl w:val="5184CF80"/>
    <w:lvl w:ilvl="0" w:tplc="04210019">
      <w:start w:val="1"/>
      <w:numFmt w:val="lowerLetter"/>
      <w:lvlText w:val="%1."/>
      <w:lvlJc w:val="left"/>
      <w:pPr>
        <w:ind w:left="910" w:hanging="360"/>
      </w:pPr>
      <w:rPr>
        <w:rFonts w:hint="default"/>
      </w:r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abstractNum w:abstractNumId="17">
    <w:nsid w:val="6A7E301C"/>
    <w:multiLevelType w:val="hybridMultilevel"/>
    <w:tmpl w:val="A6CA0ADE"/>
    <w:lvl w:ilvl="0" w:tplc="DDFA391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6EE3475A"/>
    <w:multiLevelType w:val="hybridMultilevel"/>
    <w:tmpl w:val="38626A52"/>
    <w:lvl w:ilvl="0" w:tplc="7188069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6F4919FD"/>
    <w:multiLevelType w:val="hybridMultilevel"/>
    <w:tmpl w:val="5158ED84"/>
    <w:lvl w:ilvl="0" w:tplc="10AC10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71DE17EF"/>
    <w:multiLevelType w:val="hybridMultilevel"/>
    <w:tmpl w:val="96A6E436"/>
    <w:lvl w:ilvl="0" w:tplc="A95A7930">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0E134C"/>
    <w:multiLevelType w:val="hybridMultilevel"/>
    <w:tmpl w:val="9E1E8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F180DEB"/>
    <w:multiLevelType w:val="hybridMultilevel"/>
    <w:tmpl w:val="87E0149E"/>
    <w:lvl w:ilvl="0" w:tplc="3F867E06">
      <w:start w:val="1"/>
      <w:numFmt w:val="lowerLetter"/>
      <w:lvlText w:val="%1."/>
      <w:lvlJc w:val="left"/>
      <w:pPr>
        <w:ind w:left="450" w:hanging="360"/>
      </w:pPr>
      <w:rPr>
        <w:rFonts w:ascii="Times New Roman" w:eastAsiaTheme="minorHAnsi" w:hAnsi="Times New Roman" w:cs="Times New Roman"/>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4"/>
  </w:num>
  <w:num w:numId="2">
    <w:abstractNumId w:val="8"/>
  </w:num>
  <w:num w:numId="3">
    <w:abstractNumId w:val="22"/>
  </w:num>
  <w:num w:numId="4">
    <w:abstractNumId w:val="2"/>
  </w:num>
  <w:num w:numId="5">
    <w:abstractNumId w:val="20"/>
  </w:num>
  <w:num w:numId="6">
    <w:abstractNumId w:val="16"/>
  </w:num>
  <w:num w:numId="7">
    <w:abstractNumId w:val="1"/>
  </w:num>
  <w:num w:numId="8">
    <w:abstractNumId w:val="18"/>
  </w:num>
  <w:num w:numId="9">
    <w:abstractNumId w:val="6"/>
  </w:num>
  <w:num w:numId="10">
    <w:abstractNumId w:val="15"/>
  </w:num>
  <w:num w:numId="11">
    <w:abstractNumId w:val="11"/>
  </w:num>
  <w:num w:numId="12">
    <w:abstractNumId w:val="21"/>
  </w:num>
  <w:num w:numId="13">
    <w:abstractNumId w:val="14"/>
  </w:num>
  <w:num w:numId="14">
    <w:abstractNumId w:val="5"/>
  </w:num>
  <w:num w:numId="15">
    <w:abstractNumId w:val="3"/>
  </w:num>
  <w:num w:numId="16">
    <w:abstractNumId w:val="19"/>
  </w:num>
  <w:num w:numId="17">
    <w:abstractNumId w:val="17"/>
  </w:num>
  <w:num w:numId="18">
    <w:abstractNumId w:val="7"/>
  </w:num>
  <w:num w:numId="19">
    <w:abstractNumId w:val="12"/>
  </w:num>
  <w:num w:numId="20">
    <w:abstractNumId w:val="10"/>
  </w:num>
  <w:num w:numId="21">
    <w:abstractNumId w:val="0"/>
  </w:num>
  <w:num w:numId="22">
    <w:abstractNumId w:val="9"/>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evenAndOddHeaders/>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A58"/>
    <w:rsid w:val="00003312"/>
    <w:rsid w:val="0000673D"/>
    <w:rsid w:val="0004137B"/>
    <w:rsid w:val="000427A0"/>
    <w:rsid w:val="00067BC7"/>
    <w:rsid w:val="000956E8"/>
    <w:rsid w:val="000A4E3F"/>
    <w:rsid w:val="000B006D"/>
    <w:rsid w:val="000C101A"/>
    <w:rsid w:val="000C2AB1"/>
    <w:rsid w:val="000D13B2"/>
    <w:rsid w:val="000E3FF3"/>
    <w:rsid w:val="00100BD5"/>
    <w:rsid w:val="001319D8"/>
    <w:rsid w:val="00133737"/>
    <w:rsid w:val="001655FA"/>
    <w:rsid w:val="0018697D"/>
    <w:rsid w:val="001902C3"/>
    <w:rsid w:val="00196F2E"/>
    <w:rsid w:val="001A7ACC"/>
    <w:rsid w:val="001B25CC"/>
    <w:rsid w:val="001C6394"/>
    <w:rsid w:val="001D3C8A"/>
    <w:rsid w:val="001E716C"/>
    <w:rsid w:val="001E761D"/>
    <w:rsid w:val="002120F4"/>
    <w:rsid w:val="00220C3B"/>
    <w:rsid w:val="002220CB"/>
    <w:rsid w:val="002425CD"/>
    <w:rsid w:val="00244633"/>
    <w:rsid w:val="00247CD2"/>
    <w:rsid w:val="002532EA"/>
    <w:rsid w:val="002679DC"/>
    <w:rsid w:val="0027795D"/>
    <w:rsid w:val="0029220A"/>
    <w:rsid w:val="002A18B9"/>
    <w:rsid w:val="002C7528"/>
    <w:rsid w:val="002D3726"/>
    <w:rsid w:val="002D7828"/>
    <w:rsid w:val="003100ED"/>
    <w:rsid w:val="00310899"/>
    <w:rsid w:val="0031285E"/>
    <w:rsid w:val="00312E4D"/>
    <w:rsid w:val="00334A09"/>
    <w:rsid w:val="00351226"/>
    <w:rsid w:val="0036171C"/>
    <w:rsid w:val="003655DE"/>
    <w:rsid w:val="00373CCC"/>
    <w:rsid w:val="00377C83"/>
    <w:rsid w:val="003A0F48"/>
    <w:rsid w:val="003A1041"/>
    <w:rsid w:val="003B186D"/>
    <w:rsid w:val="003B3C6F"/>
    <w:rsid w:val="00400A72"/>
    <w:rsid w:val="00446BC8"/>
    <w:rsid w:val="0046794F"/>
    <w:rsid w:val="004C0288"/>
    <w:rsid w:val="004C144D"/>
    <w:rsid w:val="004C3E85"/>
    <w:rsid w:val="004C7B40"/>
    <w:rsid w:val="00524C04"/>
    <w:rsid w:val="00580840"/>
    <w:rsid w:val="005B3C11"/>
    <w:rsid w:val="005C76BB"/>
    <w:rsid w:val="005E383A"/>
    <w:rsid w:val="005E3E77"/>
    <w:rsid w:val="006074DB"/>
    <w:rsid w:val="006077C0"/>
    <w:rsid w:val="006247F6"/>
    <w:rsid w:val="00631C92"/>
    <w:rsid w:val="00641EBC"/>
    <w:rsid w:val="006448C2"/>
    <w:rsid w:val="006548A4"/>
    <w:rsid w:val="00655D49"/>
    <w:rsid w:val="00655FF6"/>
    <w:rsid w:val="00661879"/>
    <w:rsid w:val="006650D3"/>
    <w:rsid w:val="006825DC"/>
    <w:rsid w:val="00693F7F"/>
    <w:rsid w:val="006C3F92"/>
    <w:rsid w:val="006D04B2"/>
    <w:rsid w:val="006D290F"/>
    <w:rsid w:val="006F25E0"/>
    <w:rsid w:val="007639F5"/>
    <w:rsid w:val="00782190"/>
    <w:rsid w:val="007A2F5B"/>
    <w:rsid w:val="007A574C"/>
    <w:rsid w:val="007A6306"/>
    <w:rsid w:val="007C26BE"/>
    <w:rsid w:val="007C4680"/>
    <w:rsid w:val="007F1260"/>
    <w:rsid w:val="007F2858"/>
    <w:rsid w:val="00800004"/>
    <w:rsid w:val="00802ABE"/>
    <w:rsid w:val="00811168"/>
    <w:rsid w:val="00814CF2"/>
    <w:rsid w:val="0084460F"/>
    <w:rsid w:val="00846CF6"/>
    <w:rsid w:val="00872FD9"/>
    <w:rsid w:val="00877626"/>
    <w:rsid w:val="008811E3"/>
    <w:rsid w:val="00887266"/>
    <w:rsid w:val="00895B85"/>
    <w:rsid w:val="008F1F0F"/>
    <w:rsid w:val="008F282D"/>
    <w:rsid w:val="008F4477"/>
    <w:rsid w:val="00904E1D"/>
    <w:rsid w:val="00904E85"/>
    <w:rsid w:val="00920A43"/>
    <w:rsid w:val="0093291B"/>
    <w:rsid w:val="00950061"/>
    <w:rsid w:val="009561C8"/>
    <w:rsid w:val="00966CA8"/>
    <w:rsid w:val="00973186"/>
    <w:rsid w:val="00983BC8"/>
    <w:rsid w:val="009B14AA"/>
    <w:rsid w:val="009C55E3"/>
    <w:rsid w:val="009F213B"/>
    <w:rsid w:val="00A07941"/>
    <w:rsid w:val="00A230EF"/>
    <w:rsid w:val="00A30895"/>
    <w:rsid w:val="00A327D1"/>
    <w:rsid w:val="00A348C1"/>
    <w:rsid w:val="00A35D90"/>
    <w:rsid w:val="00A43725"/>
    <w:rsid w:val="00A640CC"/>
    <w:rsid w:val="00A64B66"/>
    <w:rsid w:val="00A722F5"/>
    <w:rsid w:val="00A85FDD"/>
    <w:rsid w:val="00A9633C"/>
    <w:rsid w:val="00AA23D2"/>
    <w:rsid w:val="00AA3C10"/>
    <w:rsid w:val="00AB6F09"/>
    <w:rsid w:val="00AB7255"/>
    <w:rsid w:val="00AC1391"/>
    <w:rsid w:val="00AD5D43"/>
    <w:rsid w:val="00AE0F0A"/>
    <w:rsid w:val="00B167FB"/>
    <w:rsid w:val="00B42A58"/>
    <w:rsid w:val="00B4561C"/>
    <w:rsid w:val="00B82E13"/>
    <w:rsid w:val="00B94642"/>
    <w:rsid w:val="00BA65E5"/>
    <w:rsid w:val="00BC27BE"/>
    <w:rsid w:val="00BC5720"/>
    <w:rsid w:val="00BF22CF"/>
    <w:rsid w:val="00C076C9"/>
    <w:rsid w:val="00C101ED"/>
    <w:rsid w:val="00C21C1E"/>
    <w:rsid w:val="00C23DFC"/>
    <w:rsid w:val="00C306B8"/>
    <w:rsid w:val="00C60E75"/>
    <w:rsid w:val="00CB08BE"/>
    <w:rsid w:val="00CB3DAE"/>
    <w:rsid w:val="00CB4FF1"/>
    <w:rsid w:val="00CC39E6"/>
    <w:rsid w:val="00CC75DE"/>
    <w:rsid w:val="00CE1FC6"/>
    <w:rsid w:val="00CF23B1"/>
    <w:rsid w:val="00CF51C4"/>
    <w:rsid w:val="00CF5B5A"/>
    <w:rsid w:val="00D03CCE"/>
    <w:rsid w:val="00D10497"/>
    <w:rsid w:val="00D17D17"/>
    <w:rsid w:val="00D22608"/>
    <w:rsid w:val="00D60133"/>
    <w:rsid w:val="00D71C1F"/>
    <w:rsid w:val="00D74B21"/>
    <w:rsid w:val="00DA4DB7"/>
    <w:rsid w:val="00DA650F"/>
    <w:rsid w:val="00DB0AEC"/>
    <w:rsid w:val="00DB3017"/>
    <w:rsid w:val="00DE2C81"/>
    <w:rsid w:val="00DE7193"/>
    <w:rsid w:val="00DE74C2"/>
    <w:rsid w:val="00E00E58"/>
    <w:rsid w:val="00E03EB3"/>
    <w:rsid w:val="00E10F14"/>
    <w:rsid w:val="00E23344"/>
    <w:rsid w:val="00E25991"/>
    <w:rsid w:val="00E32179"/>
    <w:rsid w:val="00E34B32"/>
    <w:rsid w:val="00E40D52"/>
    <w:rsid w:val="00E46596"/>
    <w:rsid w:val="00E5027B"/>
    <w:rsid w:val="00E6651B"/>
    <w:rsid w:val="00E70E32"/>
    <w:rsid w:val="00E72C88"/>
    <w:rsid w:val="00E77561"/>
    <w:rsid w:val="00ED2544"/>
    <w:rsid w:val="00ED57FB"/>
    <w:rsid w:val="00EE56A7"/>
    <w:rsid w:val="00F56E9B"/>
    <w:rsid w:val="00F570BA"/>
    <w:rsid w:val="00F824F2"/>
    <w:rsid w:val="00F83202"/>
    <w:rsid w:val="00FA3FEA"/>
    <w:rsid w:val="00FB4107"/>
    <w:rsid w:val="00FE2B23"/>
    <w:rsid w:val="00FF06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D505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D290F"/>
    <w:pPr>
      <w:keepNext/>
      <w:tabs>
        <w:tab w:val="num" w:pos="0"/>
      </w:tabs>
      <w:suppressAutoHyphens/>
      <w:spacing w:after="0" w:line="360" w:lineRule="auto"/>
      <w:jc w:val="both"/>
      <w:outlineLvl w:val="0"/>
    </w:pPr>
    <w:rPr>
      <w:rFonts w:ascii="Times New Roman" w:eastAsia="Calibri" w:hAnsi="Times New Roman" w:cs="Times New Roman"/>
      <w:b/>
      <w:bCs/>
      <w:sz w:val="24"/>
      <w:szCs w:val="24"/>
      <w:lang w:eastAsia="ar-SA"/>
    </w:rPr>
  </w:style>
  <w:style w:type="paragraph" w:styleId="Heading2">
    <w:name w:val="heading 2"/>
    <w:basedOn w:val="Normal"/>
    <w:next w:val="Normal"/>
    <w:link w:val="Heading2Char"/>
    <w:uiPriority w:val="9"/>
    <w:semiHidden/>
    <w:unhideWhenUsed/>
    <w:qFormat/>
    <w:rsid w:val="00CF23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42A58"/>
    <w:pPr>
      <w:spacing w:after="0" w:line="240" w:lineRule="auto"/>
    </w:pPr>
  </w:style>
  <w:style w:type="character" w:customStyle="1" w:styleId="hps">
    <w:name w:val="hps"/>
    <w:basedOn w:val="DefaultParagraphFont"/>
    <w:rsid w:val="006D290F"/>
  </w:style>
  <w:style w:type="character" w:customStyle="1" w:styleId="Heading1Char">
    <w:name w:val="Heading 1 Char"/>
    <w:basedOn w:val="DefaultParagraphFont"/>
    <w:link w:val="Heading1"/>
    <w:rsid w:val="006D290F"/>
    <w:rPr>
      <w:rFonts w:ascii="Times New Roman" w:eastAsia="Calibri" w:hAnsi="Times New Roman" w:cs="Times New Roman"/>
      <w:b/>
      <w:bCs/>
      <w:sz w:val="24"/>
      <w:szCs w:val="24"/>
      <w:lang w:eastAsia="ar-SA"/>
    </w:rPr>
  </w:style>
  <w:style w:type="paragraph" w:styleId="ListParagraph">
    <w:name w:val="List Paragraph"/>
    <w:basedOn w:val="Normal"/>
    <w:uiPriority w:val="1"/>
    <w:qFormat/>
    <w:rsid w:val="006D290F"/>
    <w:pPr>
      <w:spacing w:after="0" w:line="240" w:lineRule="auto"/>
      <w:ind w:left="720"/>
      <w:contextualSpacing/>
    </w:pPr>
    <w:rPr>
      <w:rFonts w:ascii="Times New Roman" w:eastAsia="Calibri" w:hAnsi="Times New Roman" w:cs="Times New Roman"/>
      <w:noProof/>
      <w:sz w:val="24"/>
      <w:lang w:val="id-ID"/>
    </w:rPr>
  </w:style>
  <w:style w:type="paragraph" w:customStyle="1" w:styleId="Default">
    <w:name w:val="Default"/>
    <w:rsid w:val="002425C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ED57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tn">
    <w:name w:val="atn"/>
    <w:basedOn w:val="DefaultParagraphFont"/>
    <w:rsid w:val="00ED57FB"/>
  </w:style>
  <w:style w:type="paragraph" w:styleId="BalloonText">
    <w:name w:val="Balloon Text"/>
    <w:basedOn w:val="Normal"/>
    <w:link w:val="BalloonTextChar"/>
    <w:uiPriority w:val="99"/>
    <w:semiHidden/>
    <w:unhideWhenUsed/>
    <w:rsid w:val="00ED57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7FB"/>
    <w:rPr>
      <w:rFonts w:ascii="Tahoma" w:hAnsi="Tahoma" w:cs="Tahoma"/>
      <w:sz w:val="16"/>
      <w:szCs w:val="16"/>
    </w:rPr>
  </w:style>
  <w:style w:type="paragraph" w:styleId="Header">
    <w:name w:val="header"/>
    <w:basedOn w:val="Normal"/>
    <w:link w:val="HeaderChar"/>
    <w:uiPriority w:val="99"/>
    <w:unhideWhenUsed/>
    <w:rsid w:val="001D3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C8A"/>
  </w:style>
  <w:style w:type="paragraph" w:styleId="Footer">
    <w:name w:val="footer"/>
    <w:basedOn w:val="Normal"/>
    <w:link w:val="FooterChar"/>
    <w:uiPriority w:val="99"/>
    <w:unhideWhenUsed/>
    <w:rsid w:val="001D3C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3C8A"/>
  </w:style>
  <w:style w:type="paragraph" w:styleId="EndnoteText">
    <w:name w:val="endnote text"/>
    <w:basedOn w:val="Normal"/>
    <w:link w:val="EndnoteTextChar"/>
    <w:uiPriority w:val="99"/>
    <w:semiHidden/>
    <w:unhideWhenUsed/>
    <w:rsid w:val="00AC13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1391"/>
    <w:rPr>
      <w:sz w:val="20"/>
      <w:szCs w:val="20"/>
    </w:rPr>
  </w:style>
  <w:style w:type="character" w:styleId="EndnoteReference">
    <w:name w:val="endnote reference"/>
    <w:basedOn w:val="DefaultParagraphFont"/>
    <w:uiPriority w:val="99"/>
    <w:semiHidden/>
    <w:unhideWhenUsed/>
    <w:rsid w:val="00AC1391"/>
    <w:rPr>
      <w:vertAlign w:val="superscript"/>
    </w:rPr>
  </w:style>
  <w:style w:type="character" w:styleId="Hyperlink">
    <w:name w:val="Hyperlink"/>
    <w:basedOn w:val="DefaultParagraphFont"/>
    <w:uiPriority w:val="99"/>
    <w:unhideWhenUsed/>
    <w:rsid w:val="00D17D17"/>
    <w:rPr>
      <w:color w:val="0000FF"/>
      <w:u w:val="single"/>
    </w:rPr>
  </w:style>
  <w:style w:type="character" w:customStyle="1" w:styleId="personname">
    <w:name w:val="person_name"/>
    <w:basedOn w:val="DefaultParagraphFont"/>
    <w:rsid w:val="00D17D17"/>
  </w:style>
  <w:style w:type="character" w:styleId="Emphasis">
    <w:name w:val="Emphasis"/>
    <w:basedOn w:val="DefaultParagraphFont"/>
    <w:uiPriority w:val="20"/>
    <w:qFormat/>
    <w:rsid w:val="00D17D17"/>
    <w:rPr>
      <w:i/>
      <w:iCs/>
    </w:rPr>
  </w:style>
  <w:style w:type="character" w:styleId="PlaceholderText">
    <w:name w:val="Placeholder Text"/>
    <w:basedOn w:val="DefaultParagraphFont"/>
    <w:uiPriority w:val="99"/>
    <w:semiHidden/>
    <w:rsid w:val="00877626"/>
    <w:rPr>
      <w:color w:val="808080"/>
    </w:rPr>
  </w:style>
  <w:style w:type="character" w:styleId="LineNumber">
    <w:name w:val="line number"/>
    <w:basedOn w:val="DefaultParagraphFont"/>
    <w:uiPriority w:val="99"/>
    <w:semiHidden/>
    <w:unhideWhenUsed/>
    <w:rsid w:val="00973186"/>
  </w:style>
  <w:style w:type="character" w:customStyle="1" w:styleId="longtext">
    <w:name w:val="long_text"/>
    <w:basedOn w:val="DefaultParagraphFont"/>
    <w:rsid w:val="00310899"/>
  </w:style>
  <w:style w:type="character" w:customStyle="1" w:styleId="a">
    <w:name w:val="a"/>
    <w:basedOn w:val="DefaultParagraphFont"/>
    <w:rsid w:val="00E70E32"/>
  </w:style>
  <w:style w:type="character" w:customStyle="1" w:styleId="l6">
    <w:name w:val="l6"/>
    <w:basedOn w:val="DefaultParagraphFont"/>
    <w:rsid w:val="00E70E32"/>
  </w:style>
  <w:style w:type="paragraph" w:customStyle="1" w:styleId="ParaAttribute1">
    <w:name w:val="ParaAttribute1"/>
    <w:rsid w:val="00E70E32"/>
    <w:pPr>
      <w:wordWrap w:val="0"/>
      <w:spacing w:after="0" w:line="240" w:lineRule="auto"/>
      <w:jc w:val="both"/>
    </w:pPr>
    <w:rPr>
      <w:rFonts w:ascii="Times New Roman" w:eastAsia="Batang" w:hAnsi="Times New Roman" w:cs="Times New Roman"/>
      <w:sz w:val="20"/>
      <w:szCs w:val="20"/>
      <w:lang w:val="id-ID" w:eastAsia="id-ID"/>
    </w:rPr>
  </w:style>
  <w:style w:type="paragraph" w:customStyle="1" w:styleId="ParaAttribute2">
    <w:name w:val="ParaAttribute2"/>
    <w:rsid w:val="00E70E32"/>
    <w:pPr>
      <w:wordWrap w:val="0"/>
      <w:spacing w:after="0" w:line="240" w:lineRule="auto"/>
      <w:ind w:firstLine="720"/>
      <w:jc w:val="both"/>
    </w:pPr>
    <w:rPr>
      <w:rFonts w:ascii="Times New Roman" w:eastAsia="Batang" w:hAnsi="Times New Roman" w:cs="Times New Roman"/>
      <w:sz w:val="20"/>
      <w:szCs w:val="20"/>
      <w:lang w:val="id-ID" w:eastAsia="id-ID"/>
    </w:rPr>
  </w:style>
  <w:style w:type="character" w:customStyle="1" w:styleId="CharAttribute3">
    <w:name w:val="CharAttribute3"/>
    <w:rsid w:val="00E70E32"/>
    <w:rPr>
      <w:rFonts w:ascii="Times New Roman" w:eastAsia="Times New Roman"/>
      <w:sz w:val="24"/>
    </w:rPr>
  </w:style>
  <w:style w:type="character" w:customStyle="1" w:styleId="CharAttribute4">
    <w:name w:val="CharAttribute4"/>
    <w:rsid w:val="00E70E32"/>
    <w:rPr>
      <w:rFonts w:ascii="Times New Roman" w:eastAsia="Times New Roman"/>
      <w:i/>
      <w:sz w:val="24"/>
    </w:rPr>
  </w:style>
  <w:style w:type="paragraph" w:styleId="Title">
    <w:name w:val="Title"/>
    <w:basedOn w:val="Normal"/>
    <w:link w:val="TitleChar"/>
    <w:qFormat/>
    <w:rsid w:val="00E70E32"/>
    <w:pPr>
      <w:spacing w:after="0"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E70E32"/>
    <w:rPr>
      <w:rFonts w:ascii="Times New Roman" w:eastAsia="Times New Roman" w:hAnsi="Times New Roman" w:cs="Times New Roman"/>
      <w:b/>
      <w:bCs/>
      <w:sz w:val="24"/>
      <w:szCs w:val="24"/>
    </w:rPr>
  </w:style>
  <w:style w:type="paragraph" w:customStyle="1" w:styleId="Body">
    <w:name w:val="Body"/>
    <w:rsid w:val="007639F5"/>
    <w:pPr>
      <w:pBdr>
        <w:top w:val="nil"/>
        <w:left w:val="nil"/>
        <w:bottom w:val="nil"/>
        <w:right w:val="nil"/>
        <w:between w:val="nil"/>
        <w:bar w:val="nil"/>
      </w:pBdr>
      <w:spacing w:after="0" w:line="480" w:lineRule="auto"/>
      <w:ind w:firstLine="425"/>
      <w:jc w:val="both"/>
    </w:pPr>
    <w:rPr>
      <w:rFonts w:ascii="Times New Roman" w:eastAsia="Arial Unicode MS" w:hAnsi="Arial Unicode MS" w:cs="Arial Unicode MS"/>
      <w:color w:val="000000"/>
      <w:sz w:val="24"/>
      <w:szCs w:val="24"/>
      <w:u w:color="000000"/>
      <w:bdr w:val="nil"/>
      <w:lang w:val="id-ID" w:eastAsia="id-ID"/>
    </w:rPr>
  </w:style>
  <w:style w:type="character" w:styleId="CommentReference">
    <w:name w:val="annotation reference"/>
    <w:basedOn w:val="DefaultParagraphFont"/>
    <w:uiPriority w:val="99"/>
    <w:semiHidden/>
    <w:unhideWhenUsed/>
    <w:rsid w:val="0031285E"/>
    <w:rPr>
      <w:sz w:val="16"/>
      <w:szCs w:val="16"/>
    </w:rPr>
  </w:style>
  <w:style w:type="paragraph" w:styleId="CommentText">
    <w:name w:val="annotation text"/>
    <w:basedOn w:val="Normal"/>
    <w:link w:val="CommentTextChar"/>
    <w:uiPriority w:val="99"/>
    <w:unhideWhenUsed/>
    <w:rsid w:val="0031285E"/>
    <w:pPr>
      <w:spacing w:line="240" w:lineRule="auto"/>
    </w:pPr>
    <w:rPr>
      <w:sz w:val="20"/>
      <w:szCs w:val="20"/>
    </w:rPr>
  </w:style>
  <w:style w:type="character" w:customStyle="1" w:styleId="CommentTextChar">
    <w:name w:val="Comment Text Char"/>
    <w:basedOn w:val="DefaultParagraphFont"/>
    <w:link w:val="CommentText"/>
    <w:uiPriority w:val="99"/>
    <w:rsid w:val="0031285E"/>
    <w:rPr>
      <w:sz w:val="20"/>
      <w:szCs w:val="20"/>
    </w:rPr>
  </w:style>
  <w:style w:type="paragraph" w:styleId="CommentSubject">
    <w:name w:val="annotation subject"/>
    <w:basedOn w:val="CommentText"/>
    <w:next w:val="CommentText"/>
    <w:link w:val="CommentSubjectChar"/>
    <w:uiPriority w:val="99"/>
    <w:semiHidden/>
    <w:unhideWhenUsed/>
    <w:rsid w:val="0031285E"/>
    <w:rPr>
      <w:b/>
      <w:bCs/>
    </w:rPr>
  </w:style>
  <w:style w:type="character" w:customStyle="1" w:styleId="CommentSubjectChar">
    <w:name w:val="Comment Subject Char"/>
    <w:basedOn w:val="CommentTextChar"/>
    <w:link w:val="CommentSubject"/>
    <w:uiPriority w:val="99"/>
    <w:semiHidden/>
    <w:rsid w:val="0031285E"/>
    <w:rPr>
      <w:b/>
      <w:bCs/>
      <w:sz w:val="20"/>
      <w:szCs w:val="20"/>
    </w:rPr>
  </w:style>
  <w:style w:type="paragraph" w:styleId="BodyText">
    <w:name w:val="Body Text"/>
    <w:basedOn w:val="Normal"/>
    <w:link w:val="BodyTextChar"/>
    <w:rsid w:val="00334A09"/>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34A09"/>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CF23B1"/>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BC27BE"/>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D290F"/>
    <w:pPr>
      <w:keepNext/>
      <w:tabs>
        <w:tab w:val="num" w:pos="0"/>
      </w:tabs>
      <w:suppressAutoHyphens/>
      <w:spacing w:after="0" w:line="360" w:lineRule="auto"/>
      <w:jc w:val="both"/>
      <w:outlineLvl w:val="0"/>
    </w:pPr>
    <w:rPr>
      <w:rFonts w:ascii="Times New Roman" w:eastAsia="Calibri" w:hAnsi="Times New Roman" w:cs="Times New Roman"/>
      <w:b/>
      <w:bCs/>
      <w:sz w:val="24"/>
      <w:szCs w:val="24"/>
      <w:lang w:eastAsia="ar-SA"/>
    </w:rPr>
  </w:style>
  <w:style w:type="paragraph" w:styleId="Heading2">
    <w:name w:val="heading 2"/>
    <w:basedOn w:val="Normal"/>
    <w:next w:val="Normal"/>
    <w:link w:val="Heading2Char"/>
    <w:uiPriority w:val="9"/>
    <w:semiHidden/>
    <w:unhideWhenUsed/>
    <w:qFormat/>
    <w:rsid w:val="00CF23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42A58"/>
    <w:pPr>
      <w:spacing w:after="0" w:line="240" w:lineRule="auto"/>
    </w:pPr>
  </w:style>
  <w:style w:type="character" w:customStyle="1" w:styleId="hps">
    <w:name w:val="hps"/>
    <w:basedOn w:val="DefaultParagraphFont"/>
    <w:rsid w:val="006D290F"/>
  </w:style>
  <w:style w:type="character" w:customStyle="1" w:styleId="Heading1Char">
    <w:name w:val="Heading 1 Char"/>
    <w:basedOn w:val="DefaultParagraphFont"/>
    <w:link w:val="Heading1"/>
    <w:rsid w:val="006D290F"/>
    <w:rPr>
      <w:rFonts w:ascii="Times New Roman" w:eastAsia="Calibri" w:hAnsi="Times New Roman" w:cs="Times New Roman"/>
      <w:b/>
      <w:bCs/>
      <w:sz w:val="24"/>
      <w:szCs w:val="24"/>
      <w:lang w:eastAsia="ar-SA"/>
    </w:rPr>
  </w:style>
  <w:style w:type="paragraph" w:styleId="ListParagraph">
    <w:name w:val="List Paragraph"/>
    <w:basedOn w:val="Normal"/>
    <w:uiPriority w:val="1"/>
    <w:qFormat/>
    <w:rsid w:val="006D290F"/>
    <w:pPr>
      <w:spacing w:after="0" w:line="240" w:lineRule="auto"/>
      <w:ind w:left="720"/>
      <w:contextualSpacing/>
    </w:pPr>
    <w:rPr>
      <w:rFonts w:ascii="Times New Roman" w:eastAsia="Calibri" w:hAnsi="Times New Roman" w:cs="Times New Roman"/>
      <w:noProof/>
      <w:sz w:val="24"/>
      <w:lang w:val="id-ID"/>
    </w:rPr>
  </w:style>
  <w:style w:type="paragraph" w:customStyle="1" w:styleId="Default">
    <w:name w:val="Default"/>
    <w:rsid w:val="002425C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ED57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tn">
    <w:name w:val="atn"/>
    <w:basedOn w:val="DefaultParagraphFont"/>
    <w:rsid w:val="00ED57FB"/>
  </w:style>
  <w:style w:type="paragraph" w:styleId="BalloonText">
    <w:name w:val="Balloon Text"/>
    <w:basedOn w:val="Normal"/>
    <w:link w:val="BalloonTextChar"/>
    <w:uiPriority w:val="99"/>
    <w:semiHidden/>
    <w:unhideWhenUsed/>
    <w:rsid w:val="00ED57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7FB"/>
    <w:rPr>
      <w:rFonts w:ascii="Tahoma" w:hAnsi="Tahoma" w:cs="Tahoma"/>
      <w:sz w:val="16"/>
      <w:szCs w:val="16"/>
    </w:rPr>
  </w:style>
  <w:style w:type="paragraph" w:styleId="Header">
    <w:name w:val="header"/>
    <w:basedOn w:val="Normal"/>
    <w:link w:val="HeaderChar"/>
    <w:uiPriority w:val="99"/>
    <w:unhideWhenUsed/>
    <w:rsid w:val="001D3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C8A"/>
  </w:style>
  <w:style w:type="paragraph" w:styleId="Footer">
    <w:name w:val="footer"/>
    <w:basedOn w:val="Normal"/>
    <w:link w:val="FooterChar"/>
    <w:uiPriority w:val="99"/>
    <w:unhideWhenUsed/>
    <w:rsid w:val="001D3C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3C8A"/>
  </w:style>
  <w:style w:type="paragraph" w:styleId="EndnoteText">
    <w:name w:val="endnote text"/>
    <w:basedOn w:val="Normal"/>
    <w:link w:val="EndnoteTextChar"/>
    <w:uiPriority w:val="99"/>
    <w:semiHidden/>
    <w:unhideWhenUsed/>
    <w:rsid w:val="00AC13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1391"/>
    <w:rPr>
      <w:sz w:val="20"/>
      <w:szCs w:val="20"/>
    </w:rPr>
  </w:style>
  <w:style w:type="character" w:styleId="EndnoteReference">
    <w:name w:val="endnote reference"/>
    <w:basedOn w:val="DefaultParagraphFont"/>
    <w:uiPriority w:val="99"/>
    <w:semiHidden/>
    <w:unhideWhenUsed/>
    <w:rsid w:val="00AC1391"/>
    <w:rPr>
      <w:vertAlign w:val="superscript"/>
    </w:rPr>
  </w:style>
  <w:style w:type="character" w:styleId="Hyperlink">
    <w:name w:val="Hyperlink"/>
    <w:basedOn w:val="DefaultParagraphFont"/>
    <w:uiPriority w:val="99"/>
    <w:unhideWhenUsed/>
    <w:rsid w:val="00D17D17"/>
    <w:rPr>
      <w:color w:val="0000FF"/>
      <w:u w:val="single"/>
    </w:rPr>
  </w:style>
  <w:style w:type="character" w:customStyle="1" w:styleId="personname">
    <w:name w:val="person_name"/>
    <w:basedOn w:val="DefaultParagraphFont"/>
    <w:rsid w:val="00D17D17"/>
  </w:style>
  <w:style w:type="character" w:styleId="Emphasis">
    <w:name w:val="Emphasis"/>
    <w:basedOn w:val="DefaultParagraphFont"/>
    <w:uiPriority w:val="20"/>
    <w:qFormat/>
    <w:rsid w:val="00D17D17"/>
    <w:rPr>
      <w:i/>
      <w:iCs/>
    </w:rPr>
  </w:style>
  <w:style w:type="character" w:styleId="PlaceholderText">
    <w:name w:val="Placeholder Text"/>
    <w:basedOn w:val="DefaultParagraphFont"/>
    <w:uiPriority w:val="99"/>
    <w:semiHidden/>
    <w:rsid w:val="00877626"/>
    <w:rPr>
      <w:color w:val="808080"/>
    </w:rPr>
  </w:style>
  <w:style w:type="character" w:styleId="LineNumber">
    <w:name w:val="line number"/>
    <w:basedOn w:val="DefaultParagraphFont"/>
    <w:uiPriority w:val="99"/>
    <w:semiHidden/>
    <w:unhideWhenUsed/>
    <w:rsid w:val="00973186"/>
  </w:style>
  <w:style w:type="character" w:customStyle="1" w:styleId="longtext">
    <w:name w:val="long_text"/>
    <w:basedOn w:val="DefaultParagraphFont"/>
    <w:rsid w:val="00310899"/>
  </w:style>
  <w:style w:type="character" w:customStyle="1" w:styleId="a">
    <w:name w:val="a"/>
    <w:basedOn w:val="DefaultParagraphFont"/>
    <w:rsid w:val="00E70E32"/>
  </w:style>
  <w:style w:type="character" w:customStyle="1" w:styleId="l6">
    <w:name w:val="l6"/>
    <w:basedOn w:val="DefaultParagraphFont"/>
    <w:rsid w:val="00E70E32"/>
  </w:style>
  <w:style w:type="paragraph" w:customStyle="1" w:styleId="ParaAttribute1">
    <w:name w:val="ParaAttribute1"/>
    <w:rsid w:val="00E70E32"/>
    <w:pPr>
      <w:wordWrap w:val="0"/>
      <w:spacing w:after="0" w:line="240" w:lineRule="auto"/>
      <w:jc w:val="both"/>
    </w:pPr>
    <w:rPr>
      <w:rFonts w:ascii="Times New Roman" w:eastAsia="Batang" w:hAnsi="Times New Roman" w:cs="Times New Roman"/>
      <w:sz w:val="20"/>
      <w:szCs w:val="20"/>
      <w:lang w:val="id-ID" w:eastAsia="id-ID"/>
    </w:rPr>
  </w:style>
  <w:style w:type="paragraph" w:customStyle="1" w:styleId="ParaAttribute2">
    <w:name w:val="ParaAttribute2"/>
    <w:rsid w:val="00E70E32"/>
    <w:pPr>
      <w:wordWrap w:val="0"/>
      <w:spacing w:after="0" w:line="240" w:lineRule="auto"/>
      <w:ind w:firstLine="720"/>
      <w:jc w:val="both"/>
    </w:pPr>
    <w:rPr>
      <w:rFonts w:ascii="Times New Roman" w:eastAsia="Batang" w:hAnsi="Times New Roman" w:cs="Times New Roman"/>
      <w:sz w:val="20"/>
      <w:szCs w:val="20"/>
      <w:lang w:val="id-ID" w:eastAsia="id-ID"/>
    </w:rPr>
  </w:style>
  <w:style w:type="character" w:customStyle="1" w:styleId="CharAttribute3">
    <w:name w:val="CharAttribute3"/>
    <w:rsid w:val="00E70E32"/>
    <w:rPr>
      <w:rFonts w:ascii="Times New Roman" w:eastAsia="Times New Roman"/>
      <w:sz w:val="24"/>
    </w:rPr>
  </w:style>
  <w:style w:type="character" w:customStyle="1" w:styleId="CharAttribute4">
    <w:name w:val="CharAttribute4"/>
    <w:rsid w:val="00E70E32"/>
    <w:rPr>
      <w:rFonts w:ascii="Times New Roman" w:eastAsia="Times New Roman"/>
      <w:i/>
      <w:sz w:val="24"/>
    </w:rPr>
  </w:style>
  <w:style w:type="paragraph" w:styleId="Title">
    <w:name w:val="Title"/>
    <w:basedOn w:val="Normal"/>
    <w:link w:val="TitleChar"/>
    <w:qFormat/>
    <w:rsid w:val="00E70E32"/>
    <w:pPr>
      <w:spacing w:after="0"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E70E32"/>
    <w:rPr>
      <w:rFonts w:ascii="Times New Roman" w:eastAsia="Times New Roman" w:hAnsi="Times New Roman" w:cs="Times New Roman"/>
      <w:b/>
      <w:bCs/>
      <w:sz w:val="24"/>
      <w:szCs w:val="24"/>
    </w:rPr>
  </w:style>
  <w:style w:type="paragraph" w:customStyle="1" w:styleId="Body">
    <w:name w:val="Body"/>
    <w:rsid w:val="007639F5"/>
    <w:pPr>
      <w:pBdr>
        <w:top w:val="nil"/>
        <w:left w:val="nil"/>
        <w:bottom w:val="nil"/>
        <w:right w:val="nil"/>
        <w:between w:val="nil"/>
        <w:bar w:val="nil"/>
      </w:pBdr>
      <w:spacing w:after="0" w:line="480" w:lineRule="auto"/>
      <w:ind w:firstLine="425"/>
      <w:jc w:val="both"/>
    </w:pPr>
    <w:rPr>
      <w:rFonts w:ascii="Times New Roman" w:eastAsia="Arial Unicode MS" w:hAnsi="Arial Unicode MS" w:cs="Arial Unicode MS"/>
      <w:color w:val="000000"/>
      <w:sz w:val="24"/>
      <w:szCs w:val="24"/>
      <w:u w:color="000000"/>
      <w:bdr w:val="nil"/>
      <w:lang w:val="id-ID" w:eastAsia="id-ID"/>
    </w:rPr>
  </w:style>
  <w:style w:type="character" w:styleId="CommentReference">
    <w:name w:val="annotation reference"/>
    <w:basedOn w:val="DefaultParagraphFont"/>
    <w:uiPriority w:val="99"/>
    <w:semiHidden/>
    <w:unhideWhenUsed/>
    <w:rsid w:val="0031285E"/>
    <w:rPr>
      <w:sz w:val="16"/>
      <w:szCs w:val="16"/>
    </w:rPr>
  </w:style>
  <w:style w:type="paragraph" w:styleId="CommentText">
    <w:name w:val="annotation text"/>
    <w:basedOn w:val="Normal"/>
    <w:link w:val="CommentTextChar"/>
    <w:uiPriority w:val="99"/>
    <w:unhideWhenUsed/>
    <w:rsid w:val="0031285E"/>
    <w:pPr>
      <w:spacing w:line="240" w:lineRule="auto"/>
    </w:pPr>
    <w:rPr>
      <w:sz w:val="20"/>
      <w:szCs w:val="20"/>
    </w:rPr>
  </w:style>
  <w:style w:type="character" w:customStyle="1" w:styleId="CommentTextChar">
    <w:name w:val="Comment Text Char"/>
    <w:basedOn w:val="DefaultParagraphFont"/>
    <w:link w:val="CommentText"/>
    <w:uiPriority w:val="99"/>
    <w:rsid w:val="0031285E"/>
    <w:rPr>
      <w:sz w:val="20"/>
      <w:szCs w:val="20"/>
    </w:rPr>
  </w:style>
  <w:style w:type="paragraph" w:styleId="CommentSubject">
    <w:name w:val="annotation subject"/>
    <w:basedOn w:val="CommentText"/>
    <w:next w:val="CommentText"/>
    <w:link w:val="CommentSubjectChar"/>
    <w:uiPriority w:val="99"/>
    <w:semiHidden/>
    <w:unhideWhenUsed/>
    <w:rsid w:val="0031285E"/>
    <w:rPr>
      <w:b/>
      <w:bCs/>
    </w:rPr>
  </w:style>
  <w:style w:type="character" w:customStyle="1" w:styleId="CommentSubjectChar">
    <w:name w:val="Comment Subject Char"/>
    <w:basedOn w:val="CommentTextChar"/>
    <w:link w:val="CommentSubject"/>
    <w:uiPriority w:val="99"/>
    <w:semiHidden/>
    <w:rsid w:val="0031285E"/>
    <w:rPr>
      <w:b/>
      <w:bCs/>
      <w:sz w:val="20"/>
      <w:szCs w:val="20"/>
    </w:rPr>
  </w:style>
  <w:style w:type="paragraph" w:styleId="BodyText">
    <w:name w:val="Body Text"/>
    <w:basedOn w:val="Normal"/>
    <w:link w:val="BodyTextChar"/>
    <w:rsid w:val="00334A09"/>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34A09"/>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CF23B1"/>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BC27BE"/>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hyperlink" Target="mailto:bardahdadan@yahoo.com" TargetMode="External"/><Relationship Id="rId14" Type="http://schemas.openxmlformats.org/officeDocument/2006/relationships/header" Target="header3.xml"/><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9</c:f>
              <c:strCache>
                <c:ptCount val="8"/>
                <c:pt idx="0">
                  <c:v>Pekerjaan yang Diberikan Terlalu Berat</c:v>
                </c:pt>
                <c:pt idx="1">
                  <c:v>Pekerjaan yang Diberikan Terlalu Banyak</c:v>
                </c:pt>
                <c:pt idx="2">
                  <c:v>Tuntutan Keluarga Pasien Terlalu Banyak</c:v>
                </c:pt>
                <c:pt idx="3">
                  <c:v>Tuntutan Pimpinan Rumah Sakit Terlalu Banyak</c:v>
                </c:pt>
                <c:pt idx="4">
                  <c:v>Kurang Nyaman Terhadap Tuntutan Keluarga Pasien</c:v>
                </c:pt>
                <c:pt idx="5">
                  <c:v>Bosan Bila Harus Observasi Pasien Setiap Jam</c:v>
                </c:pt>
                <c:pt idx="6">
                  <c:v>Selalu Dituntut Dapat Mengambil Keputusan Yang Tepat Setiap Saat</c:v>
                </c:pt>
                <c:pt idx="7">
                  <c:v>Jenuh dan Bosan Dengan Tugas Pemberian Obat Secara Tebat Waktu</c:v>
                </c:pt>
              </c:strCache>
            </c:strRef>
          </c:cat>
          <c:val>
            <c:numRef>
              <c:f>Sheet1!$B$2:$B$9</c:f>
              <c:numCache>
                <c:formatCode>General</c:formatCode>
                <c:ptCount val="8"/>
                <c:pt idx="0">
                  <c:v>8</c:v>
                </c:pt>
                <c:pt idx="1">
                  <c:v>7</c:v>
                </c:pt>
                <c:pt idx="2">
                  <c:v>11</c:v>
                </c:pt>
                <c:pt idx="3">
                  <c:v>7</c:v>
                </c:pt>
                <c:pt idx="4">
                  <c:v>5</c:v>
                </c:pt>
                <c:pt idx="5">
                  <c:v>1</c:v>
                </c:pt>
                <c:pt idx="6">
                  <c:v>11</c:v>
                </c:pt>
                <c:pt idx="7">
                  <c:v>0</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9</c:f>
              <c:strCache>
                <c:ptCount val="8"/>
                <c:pt idx="0">
                  <c:v>Pekerjaan yang Diberikan Terlalu Berat</c:v>
                </c:pt>
                <c:pt idx="1">
                  <c:v>Pekerjaan yang Diberikan Terlalu Banyak</c:v>
                </c:pt>
                <c:pt idx="2">
                  <c:v>Tuntutan Keluarga Pasien Terlalu Banyak</c:v>
                </c:pt>
                <c:pt idx="3">
                  <c:v>Tuntutan Pimpinan Rumah Sakit Terlalu Banyak</c:v>
                </c:pt>
                <c:pt idx="4">
                  <c:v>Kurang Nyaman Terhadap Tuntutan Keluarga Pasien</c:v>
                </c:pt>
                <c:pt idx="5">
                  <c:v>Bosan Bila Harus Observasi Pasien Setiap Jam</c:v>
                </c:pt>
                <c:pt idx="6">
                  <c:v>Selalu Dituntut Dapat Mengambil Keputusan Yang Tepat Setiap Saat</c:v>
                </c:pt>
                <c:pt idx="7">
                  <c:v>Jenuh dan Bosan Dengan Tugas Pemberian Obat Secara Tebat Waktu</c:v>
                </c:pt>
              </c:strCache>
            </c:strRef>
          </c:cat>
          <c:val>
            <c:numRef>
              <c:f>Sheet1!$C$2:$C$9</c:f>
              <c:numCache>
                <c:formatCode>General</c:formatCode>
                <c:ptCount val="8"/>
                <c:pt idx="0">
                  <c:v>1</c:v>
                </c:pt>
                <c:pt idx="1">
                  <c:v>1</c:v>
                </c:pt>
                <c:pt idx="2">
                  <c:v>2</c:v>
                </c:pt>
                <c:pt idx="3">
                  <c:v>1</c:v>
                </c:pt>
                <c:pt idx="4">
                  <c:v>1</c:v>
                </c:pt>
                <c:pt idx="5">
                  <c:v>0</c:v>
                </c:pt>
                <c:pt idx="6">
                  <c:v>4</c:v>
                </c:pt>
                <c:pt idx="7">
                  <c:v>0</c:v>
                </c:pt>
              </c:numCache>
            </c:numRef>
          </c:val>
        </c:ser>
        <c:dLbls>
          <c:showLegendKey val="0"/>
          <c:showVal val="0"/>
          <c:showCatName val="0"/>
          <c:showSerName val="0"/>
          <c:showPercent val="0"/>
          <c:showBubbleSize val="0"/>
        </c:dLbls>
        <c:gapWidth val="150"/>
        <c:axId val="306120192"/>
        <c:axId val="306450816"/>
      </c:barChart>
      <c:catAx>
        <c:axId val="306120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450816"/>
        <c:crosses val="autoZero"/>
        <c:auto val="1"/>
        <c:lblAlgn val="ctr"/>
        <c:lblOffset val="100"/>
        <c:noMultiLvlLbl val="0"/>
      </c:catAx>
      <c:valAx>
        <c:axId val="306450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1201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8</c:f>
              <c:strCache>
                <c:ptCount val="7"/>
                <c:pt idx="0">
                  <c:v>Dituntut untuk Dapat Memberikan Pelayanan yang Berkualitas</c:v>
                </c:pt>
                <c:pt idx="1">
                  <c:v>Dituntut Harus Merawat Pasien dalam Kondisi Apapun</c:v>
                </c:pt>
                <c:pt idx="2">
                  <c:v>Tidak Nyaman Karena Tidak Diikutsertakan dalam Pengambilan Keputusan oleh Manajemen</c:v>
                </c:pt>
                <c:pt idx="3">
                  <c:v>Kemampuan yang Dimiliki Tidak Mampu Mengimbangi Sulitnya Pekerjaan</c:v>
                </c:pt>
                <c:pt idx="4">
                  <c:v>Harus Menghadapi Pasien Dengan Karakteristik yang Berbeda Setiap Saat</c:v>
                </c:pt>
                <c:pt idx="5">
                  <c:v>Jumlah Pasien Tidak Sesuai Dengan Jumlah Perawat</c:v>
                </c:pt>
                <c:pt idx="6">
                  <c:v>Pasien Terlalu Banyak Keluhan</c:v>
                </c:pt>
              </c:strCache>
            </c:strRef>
          </c:cat>
          <c:val>
            <c:numRef>
              <c:f>Sheet1!$B$2:$B$8</c:f>
              <c:numCache>
                <c:formatCode>General</c:formatCode>
                <c:ptCount val="7"/>
                <c:pt idx="0">
                  <c:v>14</c:v>
                </c:pt>
                <c:pt idx="1">
                  <c:v>14</c:v>
                </c:pt>
                <c:pt idx="2">
                  <c:v>5</c:v>
                </c:pt>
                <c:pt idx="3">
                  <c:v>1</c:v>
                </c:pt>
                <c:pt idx="4">
                  <c:v>12</c:v>
                </c:pt>
                <c:pt idx="5">
                  <c:v>12</c:v>
                </c:pt>
                <c:pt idx="6">
                  <c:v>11</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8</c:f>
              <c:strCache>
                <c:ptCount val="7"/>
                <c:pt idx="0">
                  <c:v>Dituntut untuk Dapat Memberikan Pelayanan yang Berkualitas</c:v>
                </c:pt>
                <c:pt idx="1">
                  <c:v>Dituntut Harus Merawat Pasien dalam Kondisi Apapun</c:v>
                </c:pt>
                <c:pt idx="2">
                  <c:v>Tidak Nyaman Karena Tidak Diikutsertakan dalam Pengambilan Keputusan oleh Manajemen</c:v>
                </c:pt>
                <c:pt idx="3">
                  <c:v>Kemampuan yang Dimiliki Tidak Mampu Mengimbangi Sulitnya Pekerjaan</c:v>
                </c:pt>
                <c:pt idx="4">
                  <c:v>Harus Menghadapi Pasien Dengan Karakteristik yang Berbeda Setiap Saat</c:v>
                </c:pt>
                <c:pt idx="5">
                  <c:v>Jumlah Pasien Tidak Sesuai Dengan Jumlah Perawat</c:v>
                </c:pt>
                <c:pt idx="6">
                  <c:v>Pasien Terlalu Banyak Keluhan</c:v>
                </c:pt>
              </c:strCache>
            </c:strRef>
          </c:cat>
          <c:val>
            <c:numRef>
              <c:f>Sheet1!$C$2:$C$8</c:f>
              <c:numCache>
                <c:formatCode>General</c:formatCode>
                <c:ptCount val="7"/>
                <c:pt idx="0">
                  <c:v>8</c:v>
                </c:pt>
                <c:pt idx="1">
                  <c:v>6</c:v>
                </c:pt>
                <c:pt idx="2">
                  <c:v>0</c:v>
                </c:pt>
                <c:pt idx="3">
                  <c:v>0</c:v>
                </c:pt>
                <c:pt idx="4">
                  <c:v>8</c:v>
                </c:pt>
                <c:pt idx="5">
                  <c:v>2</c:v>
                </c:pt>
                <c:pt idx="6">
                  <c:v>3</c:v>
                </c:pt>
              </c:numCache>
            </c:numRef>
          </c:val>
        </c:ser>
        <c:dLbls>
          <c:showLegendKey val="0"/>
          <c:showVal val="0"/>
          <c:showCatName val="0"/>
          <c:showSerName val="0"/>
          <c:showPercent val="0"/>
          <c:showBubbleSize val="0"/>
        </c:dLbls>
        <c:gapWidth val="150"/>
        <c:axId val="322908544"/>
        <c:axId val="322910080"/>
      </c:barChart>
      <c:catAx>
        <c:axId val="322908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910080"/>
        <c:crosses val="autoZero"/>
        <c:auto val="1"/>
        <c:lblAlgn val="ctr"/>
        <c:lblOffset val="100"/>
        <c:noMultiLvlLbl val="0"/>
      </c:catAx>
      <c:valAx>
        <c:axId val="32291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908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8</c:f>
              <c:strCache>
                <c:ptCount val="7"/>
                <c:pt idx="0">
                  <c:v>Terganggu Dengan Bunyi Peralatan di Ruang Rawat Inap</c:v>
                </c:pt>
                <c:pt idx="1">
                  <c:v>Pembagian Shift Kerja Belum Sesuai</c:v>
                </c:pt>
                <c:pt idx="2">
                  <c:v>Tidak Ada Sirkulasi Udara yang Sehat di Dalam Ruang Perawat</c:v>
                </c:pt>
                <c:pt idx="3">
                  <c:v>Penerangan Di Ruang Kerja Perawat Kurang Memadai</c:v>
                </c:pt>
                <c:pt idx="4">
                  <c:v>Sulit Menghadapi Keluarga Pasien Dengan Kecemasan yang Meningkat</c:v>
                </c:pt>
                <c:pt idx="5">
                  <c:v>Terganggu Dengan Kondisi Pasien yang Memburuk Secara Tiba-tiba</c:v>
                </c:pt>
                <c:pt idx="6">
                  <c:v>Sulit Bekerja Sama Dengan Sesama Perawat Di Ruangan</c:v>
                </c:pt>
              </c:strCache>
            </c:strRef>
          </c:cat>
          <c:val>
            <c:numRef>
              <c:f>Sheet1!$B$2:$B$8</c:f>
              <c:numCache>
                <c:formatCode>General</c:formatCode>
                <c:ptCount val="7"/>
                <c:pt idx="0">
                  <c:v>3</c:v>
                </c:pt>
                <c:pt idx="1">
                  <c:v>9</c:v>
                </c:pt>
                <c:pt idx="2">
                  <c:v>8</c:v>
                </c:pt>
                <c:pt idx="3">
                  <c:v>6</c:v>
                </c:pt>
                <c:pt idx="4">
                  <c:v>9</c:v>
                </c:pt>
                <c:pt idx="5">
                  <c:v>6</c:v>
                </c:pt>
                <c:pt idx="6">
                  <c:v>0</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8</c:f>
              <c:strCache>
                <c:ptCount val="7"/>
                <c:pt idx="0">
                  <c:v>Terganggu Dengan Bunyi Peralatan di Ruang Rawat Inap</c:v>
                </c:pt>
                <c:pt idx="1">
                  <c:v>Pembagian Shift Kerja Belum Sesuai</c:v>
                </c:pt>
                <c:pt idx="2">
                  <c:v>Tidak Ada Sirkulasi Udara yang Sehat di Dalam Ruang Perawat</c:v>
                </c:pt>
                <c:pt idx="3">
                  <c:v>Penerangan Di Ruang Kerja Perawat Kurang Memadai</c:v>
                </c:pt>
                <c:pt idx="4">
                  <c:v>Sulit Menghadapi Keluarga Pasien Dengan Kecemasan yang Meningkat</c:v>
                </c:pt>
                <c:pt idx="5">
                  <c:v>Terganggu Dengan Kondisi Pasien yang Memburuk Secara Tiba-tiba</c:v>
                </c:pt>
                <c:pt idx="6">
                  <c:v>Sulit Bekerja Sama Dengan Sesama Perawat Di Ruangan</c:v>
                </c:pt>
              </c:strCache>
            </c:strRef>
          </c:cat>
          <c:val>
            <c:numRef>
              <c:f>Sheet1!$C$2:$C$8</c:f>
              <c:numCache>
                <c:formatCode>General</c:formatCode>
                <c:ptCount val="7"/>
                <c:pt idx="0">
                  <c:v>0</c:v>
                </c:pt>
                <c:pt idx="1">
                  <c:v>1</c:v>
                </c:pt>
                <c:pt idx="2">
                  <c:v>4</c:v>
                </c:pt>
                <c:pt idx="3">
                  <c:v>0</c:v>
                </c:pt>
                <c:pt idx="4">
                  <c:v>0</c:v>
                </c:pt>
                <c:pt idx="5">
                  <c:v>1</c:v>
                </c:pt>
                <c:pt idx="6">
                  <c:v>0</c:v>
                </c:pt>
              </c:numCache>
            </c:numRef>
          </c:val>
        </c:ser>
        <c:dLbls>
          <c:showLegendKey val="0"/>
          <c:showVal val="0"/>
          <c:showCatName val="0"/>
          <c:showSerName val="0"/>
          <c:showPercent val="0"/>
          <c:showBubbleSize val="0"/>
        </c:dLbls>
        <c:gapWidth val="150"/>
        <c:axId val="323105152"/>
        <c:axId val="323106688"/>
      </c:barChart>
      <c:catAx>
        <c:axId val="32310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106688"/>
        <c:crosses val="autoZero"/>
        <c:auto val="1"/>
        <c:lblAlgn val="ctr"/>
        <c:lblOffset val="100"/>
        <c:noMultiLvlLbl val="0"/>
      </c:catAx>
      <c:valAx>
        <c:axId val="323106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1051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9:$A$14</c:f>
              <c:strCache>
                <c:ptCount val="6"/>
                <c:pt idx="0">
                  <c:v>Sulit Bekerja Sama Antar Perawat Dengan Tim Kesehatan Lain</c:v>
                </c:pt>
                <c:pt idx="1">
                  <c:v>Takut/Cemas Terhadap Penyakit Covid 19</c:v>
                </c:pt>
                <c:pt idx="2">
                  <c:v>Cemas Terhadap Keluarga Apabila Tertular Covid19 Sepulang Dinas</c:v>
                </c:pt>
                <c:pt idx="3">
                  <c:v>Terganggu Terhadap Peralatan yang Telah Usang di Ruang Rawat Inap</c:v>
                </c:pt>
                <c:pt idx="4">
                  <c:v>Merasa Dingin Karena Ruangan Perawat yang Terbuka</c:v>
                </c:pt>
                <c:pt idx="5">
                  <c:v>Terganggu Terhadap Telepon yang Berdering Secara Tiba-tiba</c:v>
                </c:pt>
              </c:strCache>
            </c:strRef>
          </c:cat>
          <c:val>
            <c:numRef>
              <c:f>Sheet1!$B$9:$B$14</c:f>
              <c:numCache>
                <c:formatCode>General</c:formatCode>
                <c:ptCount val="6"/>
                <c:pt idx="0">
                  <c:v>1</c:v>
                </c:pt>
                <c:pt idx="1">
                  <c:v>7</c:v>
                </c:pt>
                <c:pt idx="2">
                  <c:v>14</c:v>
                </c:pt>
                <c:pt idx="3">
                  <c:v>11</c:v>
                </c:pt>
                <c:pt idx="4">
                  <c:v>1</c:v>
                </c:pt>
                <c:pt idx="5">
                  <c:v>1</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9:$A$14</c:f>
              <c:strCache>
                <c:ptCount val="6"/>
                <c:pt idx="0">
                  <c:v>Sulit Bekerja Sama Antar Perawat Dengan Tim Kesehatan Lain</c:v>
                </c:pt>
                <c:pt idx="1">
                  <c:v>Takut/Cemas Terhadap Penyakit Covid 19</c:v>
                </c:pt>
                <c:pt idx="2">
                  <c:v>Cemas Terhadap Keluarga Apabila Tertular Covid19 Sepulang Dinas</c:v>
                </c:pt>
                <c:pt idx="3">
                  <c:v>Terganggu Terhadap Peralatan yang Telah Usang di Ruang Rawat Inap</c:v>
                </c:pt>
                <c:pt idx="4">
                  <c:v>Merasa Dingin Karena Ruangan Perawat yang Terbuka</c:v>
                </c:pt>
                <c:pt idx="5">
                  <c:v>Terganggu Terhadap Telepon yang Berdering Secara Tiba-tiba</c:v>
                </c:pt>
              </c:strCache>
            </c:strRef>
          </c:cat>
          <c:val>
            <c:numRef>
              <c:f>Sheet1!$C$9:$C$14</c:f>
              <c:numCache>
                <c:formatCode>General</c:formatCode>
                <c:ptCount val="6"/>
                <c:pt idx="0">
                  <c:v>0</c:v>
                </c:pt>
                <c:pt idx="1">
                  <c:v>1</c:v>
                </c:pt>
                <c:pt idx="2">
                  <c:v>3</c:v>
                </c:pt>
                <c:pt idx="3">
                  <c:v>2</c:v>
                </c:pt>
                <c:pt idx="4">
                  <c:v>0</c:v>
                </c:pt>
                <c:pt idx="5">
                  <c:v>0</c:v>
                </c:pt>
              </c:numCache>
            </c:numRef>
          </c:val>
        </c:ser>
        <c:dLbls>
          <c:showLegendKey val="0"/>
          <c:showVal val="0"/>
          <c:showCatName val="0"/>
          <c:showSerName val="0"/>
          <c:showPercent val="0"/>
          <c:showBubbleSize val="0"/>
        </c:dLbls>
        <c:gapWidth val="150"/>
        <c:axId val="305742208"/>
        <c:axId val="305743744"/>
      </c:barChart>
      <c:catAx>
        <c:axId val="30574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743744"/>
        <c:crosses val="autoZero"/>
        <c:auto val="1"/>
        <c:lblAlgn val="ctr"/>
        <c:lblOffset val="100"/>
        <c:noMultiLvlLbl val="0"/>
      </c:catAx>
      <c:valAx>
        <c:axId val="305743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7422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11</c:f>
              <c:strCache>
                <c:ptCount val="10"/>
                <c:pt idx="0">
                  <c:v>Jantung Berdebar Saat Menghadapi Pasien yang Parah</c:v>
                </c:pt>
                <c:pt idx="1">
                  <c:v>Merasa Tidak Cocok Dengan Pekerjaan</c:v>
                </c:pt>
                <c:pt idx="2">
                  <c:v>Merasa Ada Gangguan Penglihatan Saat Bekerja</c:v>
                </c:pt>
                <c:pt idx="3">
                  <c:v>Merasa Tidak Cukup Waktu Untuk Menyelesaikan Tugas</c:v>
                </c:pt>
                <c:pt idx="4">
                  <c:v>Curiga Dengan Orang Lain yang Membicarakan Diri Saya</c:v>
                </c:pt>
                <c:pt idx="5">
                  <c:v>Merasa Sulit Berorientasi Dengan Teman Sejawat</c:v>
                </c:pt>
                <c:pt idx="6">
                  <c:v>Merasa Mudah Marah Tanpa Sebab yang Berarti</c:v>
                </c:pt>
                <c:pt idx="7">
                  <c:v>Bingung Dalam Menghadapi Pekerjaan Merawat Pasien yang Bervariasi</c:v>
                </c:pt>
                <c:pt idx="8">
                  <c:v>Merasa Kecewa Dengan Hasil Pekerjaan Saya Dalam Merawat Pasien</c:v>
                </c:pt>
                <c:pt idx="9">
                  <c:v>Jenuh Dalam Merawat Pasien</c:v>
                </c:pt>
              </c:strCache>
            </c:strRef>
          </c:cat>
          <c:val>
            <c:numRef>
              <c:f>Sheet1!$B$2:$B$11</c:f>
              <c:numCache>
                <c:formatCode>General</c:formatCode>
                <c:ptCount val="10"/>
                <c:pt idx="0">
                  <c:v>7</c:v>
                </c:pt>
                <c:pt idx="1">
                  <c:v>1</c:v>
                </c:pt>
                <c:pt idx="2">
                  <c:v>3</c:v>
                </c:pt>
                <c:pt idx="3">
                  <c:v>2</c:v>
                </c:pt>
                <c:pt idx="4">
                  <c:v>0</c:v>
                </c:pt>
                <c:pt idx="5">
                  <c:v>0</c:v>
                </c:pt>
                <c:pt idx="6">
                  <c:v>2</c:v>
                </c:pt>
                <c:pt idx="7">
                  <c:v>1</c:v>
                </c:pt>
                <c:pt idx="8">
                  <c:v>0</c:v>
                </c:pt>
                <c:pt idx="9">
                  <c:v>3</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11</c:f>
              <c:strCache>
                <c:ptCount val="10"/>
                <c:pt idx="0">
                  <c:v>Jantung Berdebar Saat Menghadapi Pasien yang Parah</c:v>
                </c:pt>
                <c:pt idx="1">
                  <c:v>Merasa Tidak Cocok Dengan Pekerjaan</c:v>
                </c:pt>
                <c:pt idx="2">
                  <c:v>Merasa Ada Gangguan Penglihatan Saat Bekerja</c:v>
                </c:pt>
                <c:pt idx="3">
                  <c:v>Merasa Tidak Cukup Waktu Untuk Menyelesaikan Tugas</c:v>
                </c:pt>
                <c:pt idx="4">
                  <c:v>Curiga Dengan Orang Lain yang Membicarakan Diri Saya</c:v>
                </c:pt>
                <c:pt idx="5">
                  <c:v>Merasa Sulit Berorientasi Dengan Teman Sejawat</c:v>
                </c:pt>
                <c:pt idx="6">
                  <c:v>Merasa Mudah Marah Tanpa Sebab yang Berarti</c:v>
                </c:pt>
                <c:pt idx="7">
                  <c:v>Bingung Dalam Menghadapi Pekerjaan Merawat Pasien yang Bervariasi</c:v>
                </c:pt>
                <c:pt idx="8">
                  <c:v>Merasa Kecewa Dengan Hasil Pekerjaan Saya Dalam Merawat Pasien</c:v>
                </c:pt>
                <c:pt idx="9">
                  <c:v>Jenuh Dalam Merawat Pasien</c:v>
                </c:pt>
              </c:strCache>
            </c:strRef>
          </c:cat>
          <c:val>
            <c:numRef>
              <c:f>Sheet1!$C$2:$C$11</c:f>
              <c:numCache>
                <c:formatCode>General</c:formatCode>
                <c:ptCount val="10"/>
                <c:pt idx="0">
                  <c:v>1</c:v>
                </c:pt>
                <c:pt idx="1">
                  <c:v>1</c:v>
                </c:pt>
                <c:pt idx="2">
                  <c:v>0</c:v>
                </c:pt>
                <c:pt idx="3">
                  <c:v>0</c:v>
                </c:pt>
                <c:pt idx="4">
                  <c:v>0</c:v>
                </c:pt>
                <c:pt idx="5">
                  <c:v>0</c:v>
                </c:pt>
                <c:pt idx="6">
                  <c:v>0</c:v>
                </c:pt>
                <c:pt idx="7">
                  <c:v>0</c:v>
                </c:pt>
                <c:pt idx="8">
                  <c:v>0</c:v>
                </c:pt>
                <c:pt idx="9">
                  <c:v>0</c:v>
                </c:pt>
              </c:numCache>
            </c:numRef>
          </c:val>
        </c:ser>
        <c:dLbls>
          <c:showLegendKey val="0"/>
          <c:showVal val="0"/>
          <c:showCatName val="0"/>
          <c:showSerName val="0"/>
          <c:showPercent val="0"/>
          <c:showBubbleSize val="0"/>
        </c:dLbls>
        <c:gapWidth val="150"/>
        <c:axId val="312398208"/>
        <c:axId val="312399744"/>
      </c:barChart>
      <c:catAx>
        <c:axId val="31239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399744"/>
        <c:crosses val="autoZero"/>
        <c:auto val="1"/>
        <c:lblAlgn val="ctr"/>
        <c:lblOffset val="100"/>
        <c:noMultiLvlLbl val="0"/>
      </c:catAx>
      <c:valAx>
        <c:axId val="312399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3982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11</c:f>
              <c:strCache>
                <c:ptCount val="10"/>
                <c:pt idx="0">
                  <c:v>Jantung Berdebar Saat Menghadapi Pasien yang Parah</c:v>
                </c:pt>
                <c:pt idx="1">
                  <c:v>Merasa Tidak Cocok Dengan Pekerjaan</c:v>
                </c:pt>
                <c:pt idx="2">
                  <c:v>Merasa Ada Gangguan Penglihatan Saat Bekerja</c:v>
                </c:pt>
                <c:pt idx="3">
                  <c:v>Merasa Tidak Cukup Waktu Untuk Menyelesaikan Tugas</c:v>
                </c:pt>
                <c:pt idx="4">
                  <c:v>Curiga Dengan Orang Lain yang Membicarakan Diri Saya</c:v>
                </c:pt>
                <c:pt idx="5">
                  <c:v>Merasa Sulit Berorientasi Dengan Teman Sejawat</c:v>
                </c:pt>
                <c:pt idx="6">
                  <c:v>Merasa Mudah Marah Tanpa Sebab yang Berarti</c:v>
                </c:pt>
                <c:pt idx="7">
                  <c:v>Bingung Dalam Menghadapi Pekerjaan Merawat Pasien yang Bervariasi</c:v>
                </c:pt>
                <c:pt idx="8">
                  <c:v>Merasa Kecewa Dengan Hasil Pekerjaan Saya Dalam Merawat Pasien</c:v>
                </c:pt>
                <c:pt idx="9">
                  <c:v>Jenuh Dalam Merawat Pasien</c:v>
                </c:pt>
              </c:strCache>
            </c:strRef>
          </c:cat>
          <c:val>
            <c:numRef>
              <c:f>Sheet1!$B$2:$B$11</c:f>
              <c:numCache>
                <c:formatCode>General</c:formatCode>
                <c:ptCount val="10"/>
                <c:pt idx="0">
                  <c:v>7</c:v>
                </c:pt>
                <c:pt idx="1">
                  <c:v>1</c:v>
                </c:pt>
                <c:pt idx="2">
                  <c:v>3</c:v>
                </c:pt>
                <c:pt idx="3">
                  <c:v>2</c:v>
                </c:pt>
                <c:pt idx="4">
                  <c:v>0</c:v>
                </c:pt>
                <c:pt idx="5">
                  <c:v>0</c:v>
                </c:pt>
                <c:pt idx="6">
                  <c:v>2</c:v>
                </c:pt>
                <c:pt idx="7">
                  <c:v>1</c:v>
                </c:pt>
                <c:pt idx="8">
                  <c:v>0</c:v>
                </c:pt>
                <c:pt idx="9">
                  <c:v>3</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11</c:f>
              <c:strCache>
                <c:ptCount val="10"/>
                <c:pt idx="0">
                  <c:v>Jantung Berdebar Saat Menghadapi Pasien yang Parah</c:v>
                </c:pt>
                <c:pt idx="1">
                  <c:v>Merasa Tidak Cocok Dengan Pekerjaan</c:v>
                </c:pt>
                <c:pt idx="2">
                  <c:v>Merasa Ada Gangguan Penglihatan Saat Bekerja</c:v>
                </c:pt>
                <c:pt idx="3">
                  <c:v>Merasa Tidak Cukup Waktu Untuk Menyelesaikan Tugas</c:v>
                </c:pt>
                <c:pt idx="4">
                  <c:v>Curiga Dengan Orang Lain yang Membicarakan Diri Saya</c:v>
                </c:pt>
                <c:pt idx="5">
                  <c:v>Merasa Sulit Berorientasi Dengan Teman Sejawat</c:v>
                </c:pt>
                <c:pt idx="6">
                  <c:v>Merasa Mudah Marah Tanpa Sebab yang Berarti</c:v>
                </c:pt>
                <c:pt idx="7">
                  <c:v>Bingung Dalam Menghadapi Pekerjaan Merawat Pasien yang Bervariasi</c:v>
                </c:pt>
                <c:pt idx="8">
                  <c:v>Merasa Kecewa Dengan Hasil Pekerjaan Saya Dalam Merawat Pasien</c:v>
                </c:pt>
                <c:pt idx="9">
                  <c:v>Jenuh Dalam Merawat Pasien</c:v>
                </c:pt>
              </c:strCache>
            </c:strRef>
          </c:cat>
          <c:val>
            <c:numRef>
              <c:f>Sheet1!$C$2:$C$11</c:f>
              <c:numCache>
                <c:formatCode>General</c:formatCode>
                <c:ptCount val="10"/>
                <c:pt idx="0">
                  <c:v>1</c:v>
                </c:pt>
                <c:pt idx="1">
                  <c:v>1</c:v>
                </c:pt>
                <c:pt idx="2">
                  <c:v>0</c:v>
                </c:pt>
                <c:pt idx="3">
                  <c:v>0</c:v>
                </c:pt>
                <c:pt idx="4">
                  <c:v>0</c:v>
                </c:pt>
                <c:pt idx="5">
                  <c:v>0</c:v>
                </c:pt>
                <c:pt idx="6">
                  <c:v>0</c:v>
                </c:pt>
                <c:pt idx="7">
                  <c:v>0</c:v>
                </c:pt>
                <c:pt idx="8">
                  <c:v>0</c:v>
                </c:pt>
                <c:pt idx="9">
                  <c:v>0</c:v>
                </c:pt>
              </c:numCache>
            </c:numRef>
          </c:val>
        </c:ser>
        <c:dLbls>
          <c:showLegendKey val="0"/>
          <c:showVal val="0"/>
          <c:showCatName val="0"/>
          <c:showSerName val="0"/>
          <c:showPercent val="0"/>
          <c:showBubbleSize val="0"/>
        </c:dLbls>
        <c:gapWidth val="150"/>
        <c:axId val="307794304"/>
        <c:axId val="307795840"/>
      </c:barChart>
      <c:catAx>
        <c:axId val="307794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795840"/>
        <c:crosses val="autoZero"/>
        <c:auto val="1"/>
        <c:lblAlgn val="ctr"/>
        <c:lblOffset val="100"/>
        <c:noMultiLvlLbl val="0"/>
      </c:catAx>
      <c:valAx>
        <c:axId val="307795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7943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ssessment dan Analisis Masalah (Dalam %)</a:t>
            </a:r>
            <a:endParaRPr lang="id-ID"/>
          </a:p>
        </c:rich>
      </c:tx>
      <c:overlay val="0"/>
      <c:spPr>
        <a:noFill/>
        <a:ln>
          <a:noFill/>
        </a:ln>
        <a:effectLst/>
      </c:spPr>
    </c:title>
    <c:autoTitleDeleted val="0"/>
    <c:plotArea>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cat>
            <c:strRef>
              <c:f>Sheet1!$A$2:$A$11</c:f>
              <c:strCache>
                <c:ptCount val="10"/>
                <c:pt idx="0">
                  <c:v>Merasa Lambat Terhadap Situasi yang Membahayakan Pasien</c:v>
                </c:pt>
                <c:pt idx="1">
                  <c:v>Ingin Pindah ke Bagian Lain</c:v>
                </c:pt>
                <c:pt idx="2">
                  <c:v>Makan Berlebihan Akhir-akhir Ini</c:v>
                </c:pt>
                <c:pt idx="3">
                  <c:v>Mudah Tersinggung Bila Ditegur Pimpinan RS</c:v>
                </c:pt>
                <c:pt idx="4">
                  <c:v>Merasa Telapak Tangan Berkeringat Saat Menghadapi Pasien</c:v>
                </c:pt>
                <c:pt idx="5">
                  <c:v>Merasa Cemas Tidap Dapat Merawat Pasien Dengan Baik</c:v>
                </c:pt>
                <c:pt idx="6">
                  <c:v>Merasa Tertekan Karena Merawat Pasien yang Bervariasi</c:v>
                </c:pt>
                <c:pt idx="7">
                  <c:v>Merasa Selalu Ada Gangguan Tidur</c:v>
                </c:pt>
                <c:pt idx="8">
                  <c:v>Merasa Kemampuan Kerja Dalam Merawat dan Menghadapi Keluan Pasien Menurun</c:v>
                </c:pt>
                <c:pt idx="9">
                  <c:v>Merasa Tegang Dalam Berorientasi Dengan Tim Kesehatan Lain</c:v>
                </c:pt>
              </c:strCache>
            </c:strRef>
          </c:cat>
          <c:val>
            <c:numRef>
              <c:f>Sheet1!$B$2:$B$11</c:f>
              <c:numCache>
                <c:formatCode>General</c:formatCode>
                <c:ptCount val="10"/>
                <c:pt idx="0">
                  <c:v>0</c:v>
                </c:pt>
                <c:pt idx="1">
                  <c:v>2</c:v>
                </c:pt>
                <c:pt idx="2">
                  <c:v>6</c:v>
                </c:pt>
                <c:pt idx="3">
                  <c:v>0</c:v>
                </c:pt>
                <c:pt idx="4">
                  <c:v>0</c:v>
                </c:pt>
                <c:pt idx="5">
                  <c:v>5</c:v>
                </c:pt>
                <c:pt idx="6">
                  <c:v>1</c:v>
                </c:pt>
                <c:pt idx="7">
                  <c:v>3</c:v>
                </c:pt>
                <c:pt idx="8">
                  <c:v>1</c:v>
                </c:pt>
                <c:pt idx="9">
                  <c:v>1</c:v>
                </c:pt>
              </c:numCache>
            </c:numRef>
          </c:val>
        </c:ser>
        <c:ser>
          <c:idx val="1"/>
          <c:order val="1"/>
          <c:tx>
            <c:strRef>
              <c:f>Sheet1!$C$1</c:f>
              <c:strCache>
                <c:ptCount val="1"/>
                <c:pt idx="0">
                  <c:v>Sangat Setuju</c:v>
                </c:pt>
              </c:strCache>
            </c:strRef>
          </c:tx>
          <c:spPr>
            <a:solidFill>
              <a:schemeClr val="accent2"/>
            </a:solidFill>
            <a:ln>
              <a:noFill/>
            </a:ln>
            <a:effectLst/>
          </c:spPr>
          <c:invertIfNegative val="0"/>
          <c:cat>
            <c:strRef>
              <c:f>Sheet1!$A$2:$A$11</c:f>
              <c:strCache>
                <c:ptCount val="10"/>
                <c:pt idx="0">
                  <c:v>Merasa Lambat Terhadap Situasi yang Membahayakan Pasien</c:v>
                </c:pt>
                <c:pt idx="1">
                  <c:v>Ingin Pindah ke Bagian Lain</c:v>
                </c:pt>
                <c:pt idx="2">
                  <c:v>Makan Berlebihan Akhir-akhir Ini</c:v>
                </c:pt>
                <c:pt idx="3">
                  <c:v>Mudah Tersinggung Bila Ditegur Pimpinan RS</c:v>
                </c:pt>
                <c:pt idx="4">
                  <c:v>Merasa Telapak Tangan Berkeringat Saat Menghadapi Pasien</c:v>
                </c:pt>
                <c:pt idx="5">
                  <c:v>Merasa Cemas Tidap Dapat Merawat Pasien Dengan Baik</c:v>
                </c:pt>
                <c:pt idx="6">
                  <c:v>Merasa Tertekan Karena Merawat Pasien yang Bervariasi</c:v>
                </c:pt>
                <c:pt idx="7">
                  <c:v>Merasa Selalu Ada Gangguan Tidur</c:v>
                </c:pt>
                <c:pt idx="8">
                  <c:v>Merasa Kemampuan Kerja Dalam Merawat dan Menghadapi Keluan Pasien Menurun</c:v>
                </c:pt>
                <c:pt idx="9">
                  <c:v>Merasa Tegang Dalam Berorientasi Dengan Tim Kesehatan Lain</c:v>
                </c:pt>
              </c:strCache>
            </c:strRef>
          </c:cat>
          <c:val>
            <c:numRef>
              <c:f>Sheet1!$C$2:$C$11</c:f>
              <c:numCache>
                <c:formatCode>General</c:formatCode>
                <c:ptCount val="10"/>
                <c:pt idx="0">
                  <c:v>0</c:v>
                </c:pt>
                <c:pt idx="1">
                  <c:v>2</c:v>
                </c:pt>
                <c:pt idx="2">
                  <c:v>0</c:v>
                </c:pt>
                <c:pt idx="3">
                  <c:v>0</c:v>
                </c:pt>
                <c:pt idx="4">
                  <c:v>0</c:v>
                </c:pt>
                <c:pt idx="5">
                  <c:v>0</c:v>
                </c:pt>
                <c:pt idx="6">
                  <c:v>1</c:v>
                </c:pt>
                <c:pt idx="7">
                  <c:v>0</c:v>
                </c:pt>
                <c:pt idx="8">
                  <c:v>0</c:v>
                </c:pt>
                <c:pt idx="9">
                  <c:v>1</c:v>
                </c:pt>
              </c:numCache>
            </c:numRef>
          </c:val>
        </c:ser>
        <c:dLbls>
          <c:showLegendKey val="0"/>
          <c:showVal val="0"/>
          <c:showCatName val="0"/>
          <c:showSerName val="0"/>
          <c:showPercent val="0"/>
          <c:showBubbleSize val="0"/>
        </c:dLbls>
        <c:gapWidth val="150"/>
        <c:axId val="307814784"/>
        <c:axId val="307816320"/>
      </c:barChart>
      <c:catAx>
        <c:axId val="30781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816320"/>
        <c:crosses val="autoZero"/>
        <c:auto val="1"/>
        <c:lblAlgn val="ctr"/>
        <c:lblOffset val="100"/>
        <c:noMultiLvlLbl val="0"/>
      </c:catAx>
      <c:valAx>
        <c:axId val="307816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tase</a:t>
                </a:r>
                <a:endParaRPr lang="id-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8147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h09</b:Tag>
    <b:SourceType>JournalArticle</b:SourceType>
    <b:Guid>{93455C53-E525-4AF2-A0A0-6D897D548186}</b:Guid>
    <b:Author>
      <b:Author>
        <b:NameList>
          <b:Person>
            <b:Last>Wahyuni</b:Last>
            <b:First>A</b:First>
          </b:Person>
        </b:NameList>
      </b:Author>
    </b:Author>
    <b:Title> Faktor Yang Berhubungan Terhadap Kelelahan Kerja Pegawai Instalasi CSSD/Loundry Rumah Sakit di Kota Makassar </b:Title>
    <b:JournalName>Tesis. Program Pascasarjana Universitas Hasanuddin. Makassar.</b:JournalName>
    <b:Year> 2009.</b:Year>
    <b:RefOrder>1</b:RefOrder>
  </b:Source>
  <b:Source>
    <b:Tag>Men18</b:Tag>
    <b:SourceType>ArticleInAPeriodical</b:SourceType>
    <b:Guid>{53A9BC6E-0FFB-4126-A257-BFFB3EC10AE8}</b:Guid>
    <b:Author>
      <b:Author>
        <b:NameList>
          <b:Person>
            <b:Last>Menteri Kesehatan</b:Last>
            <b:First>RI</b:First>
          </b:Person>
        </b:NameList>
      </b:Author>
    </b:Author>
    <b:Title>Keselamatan dan Kesehatan Kerja di Fasilitas  Pelayanan Kesehatan</b:Title>
    <b:Year>2018</b:Year>
    <b:RefOrder>2</b:RefOrder>
  </b:Source>
  <b:Source>
    <b:Tag>Her18</b:Tag>
    <b:SourceType>JournalArticle</b:SourceType>
    <b:Guid>{364854EF-0463-4092-A66E-5C965777B072}</b:Guid>
    <b:Author>
      <b:Author>
        <b:NameList>
          <b:Person>
            <b:Last>Hermien</b:Last>
            <b:First>N..</b:First>
          </b:Person>
        </b:NameList>
      </b:Author>
    </b:Author>
    <b:Title>Kesehatan Masyarakat dalam Determinan Sosial Budaya.Deepublish</b:Title>
    <b:Year>(2018)</b:Year>
    <b:Publisher>Deepublish</b:Publisher>
    <b:RefOrder>3</b:RefOrder>
  </b:Source>
  <b:Source>
    <b:Tag>Lut06</b:Tag>
    <b:SourceType>Book</b:SourceType>
    <b:Guid>{88FF07F1-4181-4881-84AA-7FA06FE2C83F}</b:Guid>
    <b:Title>Perilaku Organisasi</b:Title>
    <b:Year>2006</b:Year>
    <b:City>Yogyakarta</b:City>
    <b:Author>
      <b:Author>
        <b:NameList>
          <b:Person>
            <b:Last>Luthans</b:Last>
            <b:First>Fred</b:First>
          </b:Person>
        </b:NameList>
      </b:Author>
    </b:Author>
    <b:Volume>Edisi Kesepuluh</b:Volume>
    <b:RefOrder>4</b:RefOrder>
  </b:Source>
  <b:Source>
    <b:Tag>Nas10</b:Tag>
    <b:SourceType>Book</b:SourceType>
    <b:Guid>{A8AD138E-1B9C-4C4F-801E-1D3D31CAB40E}</b:Guid>
    <b:Title>Psikologi Manajemen</b:Title>
    <b:Year>2010</b:Year>
    <b:City>Bandung</b:City>
    <b:Publisher>CV. Pustaka Setia (Anggota IKAPI Jabar)</b:Publisher>
    <b:Author>
      <b:Author>
        <b:NameList>
          <b:Person>
            <b:Last>Nasrudin</b:Last>
            <b:First>Endin</b:First>
          </b:Person>
        </b:NameList>
      </b:Author>
    </b:Author>
    <b:RefOrder>5</b:RefOrder>
  </b:Source>
  <b:Source>
    <b:Tag>Mum10</b:Tag>
    <b:SourceType>Book</b:SourceType>
    <b:Guid>{55ADB2F7-BAB0-42C4-B90C-9808B9800871}</b:Guid>
    <b:Title>Cara jitu Mengatasi Stress</b:Title>
    <b:Year>2010</b:Year>
    <b:City>Yogyakarta</b:City>
    <b:Publisher>Andi</b:Publisher>
    <b:Author>
      <b:Author>
        <b:NameList>
          <b:Person>
            <b:Last>Mumpuni</b:Last>
            <b:First>Yekti</b:First>
          </b:Person>
          <b:Person>
            <b:Last>Ari</b:Last>
            <b:First>Wulandari</b:First>
          </b:Person>
        </b:NameList>
      </b:Author>
    </b:Author>
    <b:RefOrder>6</b:RefOrder>
  </b:Source>
  <b:Source>
    <b:Tag>Lew97</b:Tag>
    <b:SourceType>Book</b:SourceType>
    <b:Guid>{F3C87003-EDD1-4AB3-B193-2852B031C62D}</b:Guid>
    <b:Author>
      <b:Author>
        <b:NameList>
          <b:Person>
            <b:Last>Lewin</b:Last>
            <b:First>K.</b:First>
          </b:Person>
        </b:NameList>
      </b:Author>
    </b:Author>
    <b:Title>Resolving Social Conflict and Field Theory in Social Science</b:Title>
    <b:Year>1997</b:Year>
    <b:Publisher>American Psychological Association</b:Publisher>
    <b:RefOrder>7</b:RefOrder>
  </b:Source>
  <b:Source>
    <b:Tag>Dep06</b:Tag>
    <b:SourceType>Book</b:SourceType>
    <b:Guid>{C9B116DE-535C-45ED-AE6E-3C772D9A0488}</b:Guid>
    <b:Author>
      <b:Author>
        <b:NameList>
          <b:Person>
            <b:Last>Depkes</b:Last>
            <b:First>RI</b:First>
          </b:Person>
        </b:NameList>
      </b:Author>
    </b:Author>
    <b:Title>Pedoman Kesehatan dan Keselamatan Kerja Instalasi farmasi Rumah Sakit ( K 3 - IFRS)</b:Title>
    <b:Year>2006</b:Year>
    <b:City>Jakarta</b:City>
    <b:Publisher>Depkes RI</b:Publisher>
    <b:RefOrder>8</b:RefOrder>
  </b:Source>
  <b:Source>
    <b:Tag>Sum04</b:Tag>
    <b:SourceType>Book</b:SourceType>
    <b:Guid>{6594AECD-81E3-4F3C-BC54-C21E78EE13B4}</b:Guid>
    <b:Title>Metode Roset Sumber Daya Manusia</b:Title>
    <b:Year>2004</b:Year>
    <b:City>Graha Ilmu</b:City>
    <b:Publisher>Yogyakarta</b:Publisher>
    <b:Author>
      <b:Author>
        <b:NameList>
          <b:Person>
            <b:Last>Sumarsono</b:Last>
            <b:First>S</b:First>
          </b:Person>
        </b:NameList>
      </b:Author>
    </b:Author>
    <b:RefOrder>9</b:RefOrder>
  </b:Source>
  <b:Source>
    <b:Tag>Rob11</b:Tag>
    <b:SourceType>Book</b:SourceType>
    <b:Guid>{B170B943-F05A-44A6-997C-35D7B827B3AE}</b:Guid>
    <b:Title>Perilaku Organisasi</b:Title>
    <b:Year>2011</b:Year>
    <b:City>Jakarta</b:City>
    <b:Publisher>Salemba Empat</b:Publisher>
    <b:Author>
      <b:Author>
        <b:NameList>
          <b:Person>
            <b:Last>Robbins</b:Last>
            <b:First>Stephen P</b:First>
          </b:Person>
          <b:Person>
            <b:Last>Timothy A</b:Last>
            <b:First>Judge</b:First>
          </b:Person>
        </b:NameList>
      </b:Author>
    </b:Author>
    <b:Edition>ke dua belas</b:Edition>
    <b:RefOrder>10</b:RefOrder>
  </b:Source>
  <b:Source>
    <b:Tag>who</b:Tag>
    <b:SourceType>ArticleInAPeriodical</b:SourceType>
    <b:Guid>{4044ACF7-01E2-4BD6-B723-3B9E17EB4BB5}</b:Guid>
    <b:Author>
      <b:Author>
        <b:NameList>
          <b:Person>
            <b:Last>who</b:Last>
          </b:Person>
        </b:NameList>
      </b:Author>
    </b:Author>
    <b:RefOrder>11</b:RefOrder>
  </b:Source>
  <b:Source>
    <b:Tag>Kri09</b:Tag>
    <b:SourceType>JournalArticle</b:SourceType>
    <b:Guid>{A95EA457-7044-4A0E-8929-2C6153E8336F}</b:Guid>
    <b:Author>
      <b:Author>
        <b:NameList>
          <b:Person>
            <b:Last>Kristanto</b:Last>
            <b:First>dkk.</b:First>
          </b:Person>
        </b:NameList>
      </b:Author>
    </b:Author>
    <b:Title> Faktor-faktor Penyebab Stres Kerja Pada Perawat ICU Rumah Sakit Tipe C di Kota Semarang .</b:Title>
    <b:Year>2009</b:Year>
    <b:Publisher>Tesis.Universitas Diponogoro Semarang</b:Publisher>
    <b:RefOrder>12</b:RefOrder>
  </b:Source>
  <b:Source>
    <b:Tag>Laz84</b:Tag>
    <b:SourceType>JournalArticle</b:SourceType>
    <b:Guid>{ADCE50AF-C45F-4219-A5F0-0B9B5FC9649F}</b:Guid>
    <b:Title>The Stress Concept in the Life Sciences. Stress, Appraisal, and Coping, 1–21</b:Title>
    <b:Year>(1984)</b:Year>
    <b:Author>
      <b:Author>
        <b:NameList>
          <b:Person>
            <b:Last>Lazarus</b:Last>
            <b:First>R.</b:First>
            <b:Middle>S., &amp; Folkman, S. . .</b:Middle>
          </b:Person>
        </b:NameList>
      </b:Author>
    </b:Author>
    <b:RefOrder>13</b:RefOrder>
  </b:Source>
  <b:Source>
    <b:Tag>Mar10</b:Tag>
    <b:SourceType>BookSection</b:SourceType>
    <b:Guid>{3ECF781D-9815-4E6A-8CB8-E6005FC15DDD}</b:Guid>
    <b:Title>Kepemimpinan dan Manajemen Keperawatan. Teori dan Aplikasi</b:Title>
    <b:BookTitle>Widyawati dan Handayani</b:BookTitle>
    <b:Year>2010</b:Year>
    <b:City>jakarta. Edisi 4</b:City>
    <b:Publisher>EGC</b:Publisher>
    <b:Author>
      <b:Author>
        <b:NameList>
          <b:Person>
            <b:Last>Marqius</b:Last>
            <b:First>BL</b:First>
          </b:Person>
          <b:Person>
            <b:Last>Huston</b:Last>
            <b:First>Cj</b:First>
          </b:Person>
        </b:NameList>
      </b:Author>
      <b:BookAuthor>
        <b:NameList>
          <b:Person>
            <b:Last>:</b:Last>
            <b:First>Alih</b:First>
            <b:Middle>Bahasa</b:Middle>
          </b:Person>
        </b:NameList>
      </b:BookAuthor>
    </b:Author>
    <b:RefOrder>14</b:RefOrder>
  </b:Source>
  <b:Source>
    <b:Tag>Ash01</b:Tag>
    <b:SourceType>BookSection</b:SourceType>
    <b:Guid>{48984681-71AF-4C52-B08C-7ACD9BE0EBE0}</b:Guid>
    <b:Title>Psikologi industri dan organisasi</b:Title>
    <b:Year>2001</b:Year>
    <b:Author>
      <b:Author>
        <b:NameList>
          <b:Person>
            <b:Last>munandar</b:Last>
            <b:First>Ashar</b:First>
            <b:Middle>Sunyoto</b:Middle>
          </b:Person>
        </b:NameList>
      </b:Author>
    </b:Author>
    <b:City>jakarta</b:City>
    <b:Publisher>Universitas Indonesia (UI-Press</b:Publisher>
    <b:RefOrder>15</b:RefOrder>
  </b:Source>
  <b:Source>
    <b:Tag>Pro20</b:Tag>
    <b:SourceType>BookSection</b:SourceType>
    <b:Guid>{B046006A-C934-414D-B1AC-A81D20955548}</b:Guid>
    <b:Title>Dukungan Kesehatan Jiwa dan Psikososial  Covid 19 : Keperawatan Jiwa</b:Title>
    <b:Year>2020</b:Year>
    <b:City>Jakarta</b:City>
    <b:Publisher>Ikatan Perawat Kesehatan jiwa Indonesia (IPKJI)</b:Publisher>
    <b:Author>
      <b:Author>
        <b:NameList>
          <b:Person>
            <b:Last>Prof.Dr. Budi Anna Keliat, S.Up., M.APp.5c</b:Last>
          </b:Person>
        </b:NameList>
      </b:Author>
    </b:Author>
    <b:RefOrder>16</b:RefOrder>
  </b:Source>
  <b:Source>
    <b:Tag>Rin20</b:Tag>
    <b:SourceType>JournalArticle</b:SourceType>
    <b:Guid>{B8646333-C59E-4C30-9BC1-B2A09B0E92F1}</b:Guid>
    <b:Title>FAKTOR PENYEBAB STRES PADA TENAGA KESEHATAN DAN MASYARAKAT</b:Title>
    <b:JournalName>Jurnal Keperawatan Jiwa</b:JournalName>
    <b:Year>2020</b:Year>
    <b:Author>
      <b:Author>
        <b:NameList>
          <b:Person>
            <b:Last>Rina </b:Last>
            <b:First>Tri Handayani1</b:First>
          </b:Person>
        </b:NameList>
      </b:Author>
    </b:Author>
    <b:RefOrder>17</b:RefOrder>
  </b:Source>
  <b:Source>
    <b:Tag>WHO14</b:Tag>
    <b:SourceType>InternetSite</b:SourceType>
    <b:Guid>{B2E64F97-B76B-4061-A547-30269619ADBC}</b:Guid>
    <b:Author>
      <b:Author>
        <b:NameList>
          <b:Person>
            <b:Last>WHO (2009)</b:Last>
          </b:Person>
        </b:NameList>
      </b:Author>
    </b:Author>
    <b:Title>Human Factor in patient safety : review on topics and tool.</b:Title>
    <b:InternetSiteTitle>http://www.who.int</b:InternetSiteTitle>
    <b:YearAccessed>2014</b:YearAccessed>
    <b:MonthAccessed>febuari</b:MonthAccessed>
    <b:DayAccessed>23</b:DayAccessed>
    <b:RefOrder>18</b:RefOrder>
  </b:Source>
  <b:Source>
    <b:Tag>www18</b:Tag>
    <b:SourceType>InternetSite</b:SourceType>
    <b:Guid>{4FA43007-3027-4D79-8CF7-5C93352A6D66}</b:Guid>
    <b:Title>bagaimana Manajemen Penanggan Sress yang Efektif di Tempat Kerja</b:Title>
    <b:Year>2018</b:Year>
    <b:Author>
      <b:Author>
        <b:NameList>
          <b:Person>
            <b:Last>www.SafetySign.co.id</b:Last>
          </b:Person>
        </b:NameList>
      </b:Author>
    </b:Author>
    <b:InternetSiteTitle>safetysign.co.id/news/3</b:InternetSiteTitle>
    <b:Month>Agustus</b:Month>
    <b:Day>20</b:Day>
    <b:RefOrder>19</b:RefOrder>
  </b:Source>
  <b:Source>
    <b:Tag>Org94</b:Tag>
    <b:SourceType>JournalArticle</b:SourceType>
    <b:Guid>{65B39FE2-D8D4-4A13-98DE-C58FD70CB861}</b:Guid>
    <b:Author>
      <b:Author>
        <b:NameList>
          <b:Person>
            <b:Last>World</b:Last>
            <b:First>(WHO</b:First>
            <b:Middle>) Health Organization</b:Middle>
          </b:Person>
        </b:NameList>
      </b:Author>
    </b:Author>
    <b:Title>Division Of Mental Health</b:Title>
    <b:Year>1994</b:Year>
    <b:City>Switzeland</b:City>
    <b:Publisher>112 Geneva 27</b:Publisher>
    <b:RefOrder>20</b:RefOrder>
  </b:Source>
  <b:Source>
    <b:Tag>Aok11</b:Tag>
    <b:SourceType>JournalArticle</b:SourceType>
    <b:Guid>{324624EC-4CEF-42C4-B4F8-83F96CBC3491}</b:Guid>
    <b:Title>Job stress among nurses in public hospitals in Ratchaburi Province, Thailand.</b:Title>
    <b:Year>2011</b:Year>
    <b:Month>January - April </b:Month>
    <b:JournalName>Journal of Public Health and Development </b:JournalName>
    <b:Author>
      <b:Author>
        <b:NameList>
          <b:Person>
            <b:Last>Aoki</b:Last>
            <b:First>dkk</b:First>
          </b:Person>
        </b:NameList>
      </b:Author>
    </b:Author>
    <b:Volume>Vol. 9 No. 1</b:Volume>
    <b:RefOrder>21</b:RefOrder>
  </b:Source>
  <b:Source>
    <b:Tag>Tri20</b:Tag>
    <b:SourceType>JournalArticle</b:SourceType>
    <b:Guid>{B128A52E-22DA-4378-A818-D03CC5DD113E}</b:Guid>
    <b:Title>FAKTOR PENYEBABSTRES PADA TENAGA KESEHATAN DANMASYARAKAT</b:Title>
    <b:Pages>Hal 353-360</b:Pages>
    <b:Year> 2020</b:Year>
    <b:Publisher>FIKKes Universitas Muhammadiyah Semarang bekerjasama dengan PPNI Jawa Tengah</b:Publisher>
    <b:JournalName>Jurnal Keperawatan Jiwa   </b:JournalName>
    <b:Author>
      <b:Author>
        <b:NameList>
          <b:Person>
            <b:Last> Tri Handayan</b:Last>
            <b:First>Rina</b:First>
          </b:Person>
          <b:Person>
            <b:Last> Kuntari</b:Last>
            <b:First>Sarah</b:First>
          </b:Person>
          <b:Person>
            <b:Last>Tri Darmayanti</b:Last>
            <b:First>Aquartuti</b:First>
          </b:Person>
          <b:Person>
            <b:Last> Widiyanto</b:Last>
            <b:First>Aris</b:First>
          </b:Person>
          <b:Person>
            <b:Last> Tri Atmojo</b:Last>
            <b:First>Joko</b:First>
          </b:Person>
        </b:NameList>
      </b:Author>
    </b:Author>
    <b:Month>Agustus</b:Month>
    <b:Volume>Volume 8</b:Volume>
    <b:StandardNumber>No 3,</b:StandardNumber>
    <b:RefOrder>22</b:RefOrder>
  </b:Source>
  <b:Source>
    <b:Tag>htt1</b:Tag>
    <b:SourceType>InternetSite</b:SourceType>
    <b:Guid>{4AD69F02-8615-4757-A701-3494A79313C6}</b:Guid>
    <b:Author>
      <b:Author>
        <b:NameList>
          <b:Person>
            <b:Last>https://sleekr.co/blog/5-tips-mengelola-stress-karyawan-milineal-di-tempat-kerja/</b:Last>
          </b:Person>
        </b:NameList>
      </b:Author>
    </b:Author>
    <b:RefOrder>23</b:RefOrder>
  </b:Source>
  <b:Source>
    <b:Tag>Hua20</b:Tag>
    <b:SourceType>InternetSite</b:SourceType>
    <b:Guid>{35A8CB4D-8584-4609-825A-6DDABEE246F4}</b:Guid>
    <b:Title>Generalized anxiety disorder, depressive symtoms and sleep quality during Covid 19 outbreak in China</b:Title>
    <b:Year>2020</b:Year>
    <b:InternetSiteTitle>a web - based cross sectional survey", Psychiatry Research</b:InternetSiteTitle>
    <b:URL>doi: 10.1016/j.psychres.2020.112954</b:URL>
    <b:Author>
      <b:Author>
        <b:NameList>
          <b:Person>
            <b:Last>Huang</b:Last>
            <b:First>Y</b:First>
          </b:Person>
          <b:Person>
            <b:Last>Zhao</b:Last>
            <b:First>N</b:First>
          </b:Person>
        </b:NameList>
      </b:Author>
    </b:Author>
    <b:RefOrder>24</b:RefOrder>
  </b:Source>
  <b:Source>
    <b:Tag>Lar20</b:Tag>
    <b:SourceType>JournalArticle</b:SourceType>
    <b:Guid>{3187F75E-018B-46E0-9D30-FB8FD7097DD8}</b:Guid>
    <b:Title>Deteksi Dini Gangguan Jiwa dan Masalah Psikososial dengan menngunakan Self Reforting Quesioner ( SRQ - 29 )</b:Title>
    <b:Year>2020</b:Year>
    <b:Author>
      <b:Author>
        <b:NameList>
          <b:Person>
            <b:Last>Larasuci</b:Last>
            <b:First>Arini</b:First>
          </b:Person>
          <b:Person>
            <b:Last>Setiadi</b:Last>
            <b:First>Syarli</b:First>
          </b:Person>
        </b:NameList>
      </b:Author>
    </b:Author>
    <b:Publisher>Jurnal UM Surabaya</b:Publisher>
    <b:Volume>5</b:Volume>
    <b:StandardNumber>1</b:StandardNumber>
    <b:RefOrder>25</b:RefOrder>
  </b:Source>
  <b:Source>
    <b:Tag>Pri071</b:Tag>
    <b:SourceType>JournalArticle</b:SourceType>
    <b:Guid>{8F2C4EF3-3D29-45E5-8024-655348D62337}</b:Guid>
    <b:Title>Analisis Hubungan Beban Kerja Dengan Stres Kerja di Tiap Ruang Rawat Inap RSUD Sidikalang</b:Title>
    <b:Year>2007</b:Year>
    <b:Author>
      <b:Author>
        <b:NameList>
          <b:Person>
            <b:Last>Prihatini, L.D.</b:Last>
          </b:Person>
        </b:NameList>
      </b:Author>
    </b:Author>
    <b:Publisher>Tesis. Pascasarjana Universitas Sumatera Utara.Medan.</b:Publisher>
    <b:RefOrder>26</b:RefOrder>
  </b:Source>
  <b:Source>
    <b:Tag>Roo12</b:Tag>
    <b:SourceType>InternetSite</b:SourceType>
    <b:Guid>{0526F297-C642-4AF3-A2AD-39BB0386D530}</b:Guid>
    <b:Title>The effectiveness of stress management intervention in a community-based program : Isfahan Healthy Heart Program .Arya... 7 (4), 176 -183</b:Title>
    <b:InternetSiteTitle>http://www.arya.mui.ac.ir/index.php/arya/article/view/362/707</b:InternetSiteTitle>
    <b:Year>(2012)</b:Year>
    <b:Author>
      <b:Author>
        <b:NameList>
          <b:Person>
            <b:Last>Roohafza,H</b:Last>
          </b:Person>
          <b:Person>
            <b:Last>Sarrafzadegan</b:Last>
            <b:First>N</b:First>
          </b:Person>
        </b:NameList>
      </b:Author>
    </b:Author>
    <b:RefOrder>27</b:RefOrder>
  </b:Source>
  <b:Source>
    <b:Tag>Pan05</b:Tag>
    <b:SourceType>Book</b:SourceType>
    <b:Guid>{5BE44766-EE19-46FA-BB1F-22FB1A6A16F0}</b:Guid>
    <b:Title>Perilaku Keorganisasian</b:Title>
    <b:Year>2005</b:Year>
    <b:City>Jakarta</b:City>
    <b:Publisher>Departemen Pendidikan Nasional</b:Publisher>
    <b:Author>
      <b:Author>
        <b:NameList>
          <b:Person>
            <b:Last>Pangewa</b:Last>
            <b:First>Maharuddin</b:First>
          </b:Person>
        </b:NameList>
      </b:Author>
    </b:Author>
    <b:RefOrder>28</b:RefOrder>
  </b:Source>
  <b:Source>
    <b:Tag>Men10</b:Tag>
    <b:SourceType>Report</b:SourceType>
    <b:Guid>{A7C4A79D-F889-474A-BC92-C8A9C9CE3091}</b:Guid>
    <b:Title>Standar K3RS</b:Title>
    <b:Year>2010</b:Year>
    <b:Author>
      <b:Author>
        <b:NameList>
          <b:Person>
            <b:Last>MenKes</b:Last>
            <b:First>RI</b:First>
          </b:Person>
        </b:NameList>
      </b:Author>
    </b:Author>
    <b:StandardNumber>1087</b:StandardNumber>
    <b:RefOrder>29</b:RefOrder>
  </b:Source>
</b:Sources>
</file>

<file path=customXml/itemProps1.xml><?xml version="1.0" encoding="utf-8"?>
<ds:datastoreItem xmlns:ds="http://schemas.openxmlformats.org/officeDocument/2006/customXml" ds:itemID="{5B56F06D-0B9F-4107-AE35-A95F62BA2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660</Words>
  <Characters>2656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01T12:35:00Z</dcterms:created>
  <dcterms:modified xsi:type="dcterms:W3CDTF">2020-12-01T12:35:00Z</dcterms:modified>
</cp:coreProperties>
</file>